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4CC401" w14:textId="77777777" w:rsidR="00717701" w:rsidRDefault="00717701" w:rsidP="00717701"/>
    <w:p w14:paraId="637D1AF1" w14:textId="77777777" w:rsidR="00717701" w:rsidRDefault="00717701" w:rsidP="00717701"/>
    <w:p w14:paraId="252AF741" w14:textId="77777777" w:rsidR="00717701" w:rsidRDefault="00717701" w:rsidP="00717701"/>
    <w:p w14:paraId="7925283A" w14:textId="77777777" w:rsidR="00717701" w:rsidRDefault="00717701" w:rsidP="00717701"/>
    <w:p w14:paraId="1040752E" w14:textId="77777777" w:rsidR="00717701" w:rsidRDefault="00717701" w:rsidP="00717701"/>
    <w:p w14:paraId="7C12CB60" w14:textId="77777777" w:rsidR="00717701" w:rsidRDefault="00717701" w:rsidP="00717701"/>
    <w:p w14:paraId="444C8B53" w14:textId="77777777" w:rsidR="00717701" w:rsidRDefault="00717701" w:rsidP="00717701"/>
    <w:p w14:paraId="0DBC7542" w14:textId="77777777" w:rsidR="00717701" w:rsidRDefault="00717701" w:rsidP="00717701"/>
    <w:p w14:paraId="01F0B902" w14:textId="77777777" w:rsidR="00717701" w:rsidRDefault="00717701" w:rsidP="00717701"/>
    <w:p w14:paraId="22136130" w14:textId="77777777" w:rsidR="00717701" w:rsidRDefault="00717701" w:rsidP="00717701"/>
    <w:p w14:paraId="57823C42" w14:textId="77777777" w:rsidR="00717701" w:rsidRDefault="00717701" w:rsidP="00717701"/>
    <w:p w14:paraId="76681649" w14:textId="77777777" w:rsidR="00717701" w:rsidRDefault="00717701" w:rsidP="00717701"/>
    <w:p w14:paraId="3B9A13B5" w14:textId="77777777" w:rsidR="00717701" w:rsidRDefault="00717701" w:rsidP="00717701"/>
    <w:p w14:paraId="224585E2" w14:textId="77777777" w:rsidR="00717701" w:rsidRDefault="00717701" w:rsidP="00717701"/>
    <w:p w14:paraId="5C7C6C60" w14:textId="77777777" w:rsidR="00717701" w:rsidRDefault="00717701" w:rsidP="00717701"/>
    <w:p w14:paraId="0D2DECF9" w14:textId="77777777" w:rsidR="00717701" w:rsidRDefault="00717701" w:rsidP="00717701"/>
    <w:p w14:paraId="3F2BCD92" w14:textId="77777777" w:rsidR="00717701" w:rsidRDefault="00717701" w:rsidP="00717701"/>
    <w:p w14:paraId="01CEA8C9" w14:textId="77777777" w:rsidR="00717701" w:rsidRDefault="00717701" w:rsidP="00717701"/>
    <w:p w14:paraId="282182F6" w14:textId="77777777" w:rsidR="00717701" w:rsidRDefault="00717701" w:rsidP="00717701"/>
    <w:p w14:paraId="19891C16" w14:textId="77777777" w:rsidR="00717701" w:rsidRDefault="00717701" w:rsidP="00717701"/>
    <w:p w14:paraId="7A99E692" w14:textId="77777777" w:rsidR="00717701" w:rsidRDefault="00717701" w:rsidP="00717701"/>
    <w:p w14:paraId="214C9DF1" w14:textId="77777777" w:rsidR="00717701" w:rsidRDefault="00717701" w:rsidP="00717701"/>
    <w:p w14:paraId="17581CBF" w14:textId="77777777" w:rsidR="00717701" w:rsidRDefault="00717701" w:rsidP="00717701"/>
    <w:p w14:paraId="618FA670" w14:textId="77777777" w:rsidR="00717701" w:rsidRDefault="00717701" w:rsidP="00717701"/>
    <w:p w14:paraId="5CD7F63F" w14:textId="77777777" w:rsidR="00717701" w:rsidRDefault="00717701" w:rsidP="00717701"/>
    <w:p w14:paraId="24F81061" w14:textId="77777777" w:rsidR="00717701" w:rsidRDefault="00717701" w:rsidP="00717701"/>
    <w:p w14:paraId="19C8D74F" w14:textId="77777777" w:rsidR="00717701" w:rsidRDefault="00717701" w:rsidP="00717701"/>
    <w:p w14:paraId="097D57A4" w14:textId="77777777" w:rsidR="00717701" w:rsidRDefault="00717701" w:rsidP="00717701"/>
    <w:sdt>
      <w:sdtPr>
        <w:id w:val="427240999"/>
        <w:docPartObj>
          <w:docPartGallery w:val="Table of Contents"/>
          <w:docPartUnique/>
        </w:docPartObj>
      </w:sdtPr>
      <w:sdtEndPr>
        <w:rPr>
          <w:rFonts w:ascii="Arial" w:hAnsi="Arial" w:cs="Arial"/>
          <w:b/>
          <w:bCs/>
          <w:noProof/>
        </w:rPr>
      </w:sdtEndPr>
      <w:sdtContent>
        <w:p w14:paraId="047EC7A1" w14:textId="48F8BD27" w:rsidR="00717701" w:rsidRPr="00717701" w:rsidRDefault="00717701" w:rsidP="00717701"/>
        <w:p w14:paraId="6341DC86" w14:textId="39FB9B3A" w:rsidR="009B6299" w:rsidRPr="00B44A86" w:rsidRDefault="009B6299" w:rsidP="00B44A86">
          <w:pPr>
            <w:pStyle w:val="Heading1"/>
            <w:spacing w:line="360" w:lineRule="auto"/>
            <w:rPr>
              <w:rFonts w:ascii="Arial" w:hAnsi="Arial" w:cs="Arial"/>
              <w:b/>
              <w:bCs/>
              <w:sz w:val="28"/>
              <w:szCs w:val="28"/>
              <w:u w:val="single"/>
            </w:rPr>
          </w:pPr>
          <w:r w:rsidRPr="00B44A86">
            <w:rPr>
              <w:rFonts w:ascii="Arial" w:hAnsi="Arial" w:cs="Arial"/>
              <w:b/>
              <w:bCs/>
              <w:sz w:val="28"/>
              <w:szCs w:val="28"/>
              <w:u w:val="single"/>
            </w:rPr>
            <w:lastRenderedPageBreak/>
            <w:t>Contents</w:t>
          </w:r>
        </w:p>
        <w:p w14:paraId="498A3EE2" w14:textId="02980F32" w:rsidR="009B6299" w:rsidRPr="00B44A86" w:rsidRDefault="009B6299" w:rsidP="00B44A86">
          <w:pPr>
            <w:pStyle w:val="TOC1"/>
            <w:tabs>
              <w:tab w:val="right" w:leader="dot" w:pos="9016"/>
            </w:tabs>
            <w:spacing w:line="360" w:lineRule="auto"/>
            <w:rPr>
              <w:rFonts w:ascii="Arial" w:eastAsiaTheme="minorEastAsia" w:hAnsi="Arial" w:cs="Arial"/>
              <w:noProof/>
              <w:sz w:val="24"/>
              <w:szCs w:val="24"/>
              <w:lang w:eastAsia="en-GB"/>
            </w:rPr>
          </w:pPr>
          <w:r w:rsidRPr="00B44A86">
            <w:rPr>
              <w:rFonts w:ascii="Arial" w:hAnsi="Arial" w:cs="Arial"/>
            </w:rPr>
            <w:fldChar w:fldCharType="begin"/>
          </w:r>
          <w:r w:rsidRPr="00B44A86">
            <w:rPr>
              <w:rFonts w:ascii="Arial" w:hAnsi="Arial" w:cs="Arial"/>
            </w:rPr>
            <w:instrText xml:space="preserve"> TOC \o "1-3" \h \z \u </w:instrText>
          </w:r>
          <w:r w:rsidRPr="00B44A86">
            <w:rPr>
              <w:rFonts w:ascii="Arial" w:hAnsi="Arial" w:cs="Arial"/>
            </w:rPr>
            <w:fldChar w:fldCharType="separate"/>
          </w:r>
          <w:hyperlink w:anchor="_Toc170222833" w:history="1">
            <w:r w:rsidRPr="00B44A86">
              <w:rPr>
                <w:rStyle w:val="Hyperlink"/>
                <w:rFonts w:ascii="Arial" w:hAnsi="Arial" w:cs="Arial"/>
                <w:b/>
                <w:bCs/>
                <w:noProof/>
              </w:rPr>
              <w:t>Introduction</w:t>
            </w:r>
            <w:r w:rsidRPr="00B44A86">
              <w:rPr>
                <w:rFonts w:ascii="Arial" w:hAnsi="Arial" w:cs="Arial"/>
                <w:noProof/>
                <w:webHidden/>
              </w:rPr>
              <w:tab/>
            </w:r>
            <w:r w:rsidRPr="00B44A86">
              <w:rPr>
                <w:rFonts w:ascii="Arial" w:hAnsi="Arial" w:cs="Arial"/>
                <w:noProof/>
                <w:webHidden/>
              </w:rPr>
              <w:fldChar w:fldCharType="begin"/>
            </w:r>
            <w:r w:rsidRPr="00B44A86">
              <w:rPr>
                <w:rFonts w:ascii="Arial" w:hAnsi="Arial" w:cs="Arial"/>
                <w:noProof/>
                <w:webHidden/>
              </w:rPr>
              <w:instrText xml:space="preserve"> PAGEREF _Toc170222833 \h </w:instrText>
            </w:r>
            <w:r w:rsidRPr="00B44A86">
              <w:rPr>
                <w:rFonts w:ascii="Arial" w:hAnsi="Arial" w:cs="Arial"/>
                <w:noProof/>
                <w:webHidden/>
              </w:rPr>
            </w:r>
            <w:r w:rsidRPr="00B44A86">
              <w:rPr>
                <w:rFonts w:ascii="Arial" w:hAnsi="Arial" w:cs="Arial"/>
                <w:noProof/>
                <w:webHidden/>
              </w:rPr>
              <w:fldChar w:fldCharType="separate"/>
            </w:r>
            <w:r w:rsidRPr="00B44A86">
              <w:rPr>
                <w:rFonts w:ascii="Arial" w:hAnsi="Arial" w:cs="Arial"/>
                <w:noProof/>
                <w:webHidden/>
              </w:rPr>
              <w:t>1</w:t>
            </w:r>
            <w:r w:rsidRPr="00B44A86">
              <w:rPr>
                <w:rFonts w:ascii="Arial" w:hAnsi="Arial" w:cs="Arial"/>
                <w:noProof/>
                <w:webHidden/>
              </w:rPr>
              <w:fldChar w:fldCharType="end"/>
            </w:r>
          </w:hyperlink>
        </w:p>
        <w:p w14:paraId="579B3E2A" w14:textId="138AEC4F"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34" w:history="1">
            <w:r w:rsidR="009B6299" w:rsidRPr="00B44A86">
              <w:rPr>
                <w:rStyle w:val="Hyperlink"/>
                <w:rFonts w:ascii="Arial" w:hAnsi="Arial" w:cs="Arial"/>
                <w:b/>
                <w:bCs/>
                <w:noProof/>
              </w:rPr>
              <w:t>How will it be useful to me?</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4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2</w:t>
            </w:r>
            <w:r w:rsidR="009B6299" w:rsidRPr="00B44A86">
              <w:rPr>
                <w:rFonts w:ascii="Arial" w:hAnsi="Arial" w:cs="Arial"/>
                <w:noProof/>
                <w:webHidden/>
              </w:rPr>
              <w:fldChar w:fldCharType="end"/>
            </w:r>
          </w:hyperlink>
        </w:p>
        <w:p w14:paraId="79ACC638" w14:textId="28616F77"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35" w:history="1">
            <w:r w:rsidR="009B6299" w:rsidRPr="00B44A86">
              <w:rPr>
                <w:rStyle w:val="Hyperlink"/>
                <w:rFonts w:ascii="Arial" w:hAnsi="Arial" w:cs="Arial"/>
                <w:b/>
                <w:bCs/>
                <w:noProof/>
              </w:rPr>
              <w:t>How Reliable is this data source?</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5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3</w:t>
            </w:r>
            <w:r w:rsidR="009B6299" w:rsidRPr="00B44A86">
              <w:rPr>
                <w:rFonts w:ascii="Arial" w:hAnsi="Arial" w:cs="Arial"/>
                <w:noProof/>
                <w:webHidden/>
              </w:rPr>
              <w:fldChar w:fldCharType="end"/>
            </w:r>
          </w:hyperlink>
        </w:p>
        <w:p w14:paraId="743D40EF" w14:textId="6DF99B31"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36" w:history="1">
            <w:r w:rsidR="009B6299" w:rsidRPr="00B44A86">
              <w:rPr>
                <w:rStyle w:val="Hyperlink"/>
                <w:rFonts w:ascii="Arial" w:hAnsi="Arial" w:cs="Arial"/>
                <w:b/>
                <w:bCs/>
                <w:noProof/>
              </w:rPr>
              <w:t>External Validation</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6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3</w:t>
            </w:r>
            <w:r w:rsidR="009B6299" w:rsidRPr="00B44A86">
              <w:rPr>
                <w:rFonts w:ascii="Arial" w:hAnsi="Arial" w:cs="Arial"/>
                <w:noProof/>
                <w:webHidden/>
              </w:rPr>
              <w:fldChar w:fldCharType="end"/>
            </w:r>
          </w:hyperlink>
        </w:p>
        <w:p w14:paraId="6CF114EC" w14:textId="657AD543" w:rsidR="009B6299" w:rsidRPr="00B44A86" w:rsidRDefault="00000000" w:rsidP="00B44A86">
          <w:pPr>
            <w:pStyle w:val="TOC3"/>
            <w:tabs>
              <w:tab w:val="right" w:leader="dot" w:pos="9016"/>
            </w:tabs>
            <w:spacing w:line="360" w:lineRule="auto"/>
            <w:rPr>
              <w:rFonts w:ascii="Arial" w:eastAsiaTheme="minorEastAsia" w:hAnsi="Arial" w:cs="Arial"/>
              <w:noProof/>
              <w:sz w:val="24"/>
              <w:szCs w:val="24"/>
              <w:lang w:eastAsia="en-GB"/>
            </w:rPr>
          </w:pPr>
          <w:hyperlink w:anchor="_Toc170222837" w:history="1">
            <w:r w:rsidR="009B6299" w:rsidRPr="00B44A86">
              <w:rPr>
                <w:rStyle w:val="Hyperlink"/>
                <w:rFonts w:ascii="Arial" w:hAnsi="Arial" w:cs="Arial"/>
                <w:b/>
                <w:bCs/>
                <w:noProof/>
              </w:rPr>
              <w:t>Example: Employment Deprivation</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7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4</w:t>
            </w:r>
            <w:r w:rsidR="009B6299" w:rsidRPr="00B44A86">
              <w:rPr>
                <w:rFonts w:ascii="Arial" w:hAnsi="Arial" w:cs="Arial"/>
                <w:noProof/>
                <w:webHidden/>
              </w:rPr>
              <w:fldChar w:fldCharType="end"/>
            </w:r>
          </w:hyperlink>
        </w:p>
        <w:p w14:paraId="77BC8490" w14:textId="6AA899B9"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38" w:history="1">
            <w:r w:rsidR="009B6299" w:rsidRPr="00B44A86">
              <w:rPr>
                <w:rStyle w:val="Hyperlink"/>
                <w:rFonts w:ascii="Arial" w:hAnsi="Arial" w:cs="Arial"/>
                <w:b/>
                <w:bCs/>
                <w:noProof/>
              </w:rPr>
              <w:t>Internal Validation</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8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4</w:t>
            </w:r>
            <w:r w:rsidR="009B6299" w:rsidRPr="00B44A86">
              <w:rPr>
                <w:rFonts w:ascii="Arial" w:hAnsi="Arial" w:cs="Arial"/>
                <w:noProof/>
                <w:webHidden/>
              </w:rPr>
              <w:fldChar w:fldCharType="end"/>
            </w:r>
          </w:hyperlink>
        </w:p>
        <w:p w14:paraId="163678A2" w14:textId="614141D8" w:rsidR="009B6299" w:rsidRPr="00B44A86" w:rsidRDefault="00000000" w:rsidP="00B44A86">
          <w:pPr>
            <w:pStyle w:val="TOC3"/>
            <w:tabs>
              <w:tab w:val="right" w:leader="dot" w:pos="9016"/>
            </w:tabs>
            <w:spacing w:line="360" w:lineRule="auto"/>
            <w:rPr>
              <w:rFonts w:ascii="Arial" w:eastAsiaTheme="minorEastAsia" w:hAnsi="Arial" w:cs="Arial"/>
              <w:noProof/>
              <w:sz w:val="24"/>
              <w:szCs w:val="24"/>
              <w:lang w:eastAsia="en-GB"/>
            </w:rPr>
          </w:pPr>
          <w:hyperlink w:anchor="_Toc170222839" w:history="1">
            <w:r w:rsidR="009B6299" w:rsidRPr="00B44A86">
              <w:rPr>
                <w:rStyle w:val="Hyperlink"/>
                <w:rFonts w:ascii="Arial" w:hAnsi="Arial" w:cs="Arial"/>
                <w:b/>
                <w:bCs/>
                <w:noProof/>
              </w:rPr>
              <w:t>Example: Unique Areas</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39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4</w:t>
            </w:r>
            <w:r w:rsidR="009B6299" w:rsidRPr="00B44A86">
              <w:rPr>
                <w:rFonts w:ascii="Arial" w:hAnsi="Arial" w:cs="Arial"/>
                <w:noProof/>
                <w:webHidden/>
              </w:rPr>
              <w:fldChar w:fldCharType="end"/>
            </w:r>
          </w:hyperlink>
        </w:p>
        <w:p w14:paraId="42BE9D1E" w14:textId="5F694398" w:rsidR="009B6299" w:rsidRPr="00B44A86" w:rsidRDefault="00000000" w:rsidP="00B44A86">
          <w:pPr>
            <w:pStyle w:val="TOC3"/>
            <w:tabs>
              <w:tab w:val="right" w:leader="dot" w:pos="9016"/>
            </w:tabs>
            <w:spacing w:line="360" w:lineRule="auto"/>
            <w:rPr>
              <w:rFonts w:ascii="Arial" w:eastAsiaTheme="minorEastAsia" w:hAnsi="Arial" w:cs="Arial"/>
              <w:noProof/>
              <w:sz w:val="24"/>
              <w:szCs w:val="24"/>
              <w:lang w:eastAsia="en-GB"/>
            </w:rPr>
          </w:pPr>
          <w:hyperlink w:anchor="_Toc170222840" w:history="1">
            <w:r w:rsidR="009B6299" w:rsidRPr="00B44A86">
              <w:rPr>
                <w:rStyle w:val="Hyperlink"/>
                <w:rFonts w:ascii="Arial" w:hAnsi="Arial" w:cs="Arial"/>
                <w:b/>
                <w:bCs/>
                <w:noProof/>
              </w:rPr>
              <w:t>Example: Constraint Variables</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0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5</w:t>
            </w:r>
            <w:r w:rsidR="009B6299" w:rsidRPr="00B44A86">
              <w:rPr>
                <w:rFonts w:ascii="Arial" w:hAnsi="Arial" w:cs="Arial"/>
                <w:noProof/>
                <w:webHidden/>
              </w:rPr>
              <w:fldChar w:fldCharType="end"/>
            </w:r>
          </w:hyperlink>
        </w:p>
        <w:p w14:paraId="259E5F91" w14:textId="71610A0A"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41" w:history="1">
            <w:r w:rsidR="009B6299" w:rsidRPr="00B44A86">
              <w:rPr>
                <w:rStyle w:val="Hyperlink"/>
                <w:rFonts w:ascii="Arial" w:hAnsi="Arial" w:cs="Arial"/>
                <w:b/>
                <w:bCs/>
                <w:noProof/>
              </w:rPr>
              <w:t>Limitations</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1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5</w:t>
            </w:r>
            <w:r w:rsidR="009B6299" w:rsidRPr="00B44A86">
              <w:rPr>
                <w:rFonts w:ascii="Arial" w:hAnsi="Arial" w:cs="Arial"/>
                <w:noProof/>
                <w:webHidden/>
              </w:rPr>
              <w:fldChar w:fldCharType="end"/>
            </w:r>
          </w:hyperlink>
        </w:p>
        <w:p w14:paraId="47C50515" w14:textId="6ABA1EAC"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42" w:history="1">
            <w:r w:rsidR="009B6299" w:rsidRPr="00B44A86">
              <w:rPr>
                <w:rStyle w:val="Hyperlink"/>
                <w:rFonts w:ascii="Arial" w:hAnsi="Arial" w:cs="Arial"/>
                <w:b/>
                <w:bCs/>
                <w:noProof/>
              </w:rPr>
              <w:t>Case Study – Greater Manchester</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2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6</w:t>
            </w:r>
            <w:r w:rsidR="009B6299" w:rsidRPr="00B44A86">
              <w:rPr>
                <w:rFonts w:ascii="Arial" w:hAnsi="Arial" w:cs="Arial"/>
                <w:noProof/>
                <w:webHidden/>
              </w:rPr>
              <w:fldChar w:fldCharType="end"/>
            </w:r>
          </w:hyperlink>
        </w:p>
        <w:p w14:paraId="6C60D470" w14:textId="4056E48F"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43" w:history="1">
            <w:r w:rsidR="009B6299" w:rsidRPr="00B44A86">
              <w:rPr>
                <w:rStyle w:val="Hyperlink"/>
                <w:rFonts w:ascii="Arial" w:hAnsi="Arial" w:cs="Arial"/>
                <w:b/>
                <w:bCs/>
                <w:noProof/>
              </w:rPr>
              <w:t>Findings</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3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7</w:t>
            </w:r>
            <w:r w:rsidR="009B6299" w:rsidRPr="00B44A86">
              <w:rPr>
                <w:rFonts w:ascii="Arial" w:hAnsi="Arial" w:cs="Arial"/>
                <w:noProof/>
                <w:webHidden/>
              </w:rPr>
              <w:fldChar w:fldCharType="end"/>
            </w:r>
          </w:hyperlink>
        </w:p>
        <w:p w14:paraId="59C2B669" w14:textId="18838C30"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44" w:history="1">
            <w:r w:rsidR="009B6299" w:rsidRPr="00B44A86">
              <w:rPr>
                <w:rStyle w:val="Hyperlink"/>
                <w:rFonts w:ascii="Arial" w:hAnsi="Arial" w:cs="Arial"/>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4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7</w:t>
            </w:r>
            <w:r w:rsidR="009B6299" w:rsidRPr="00B44A86">
              <w:rPr>
                <w:rFonts w:ascii="Arial" w:hAnsi="Arial" w:cs="Arial"/>
                <w:noProof/>
                <w:webHidden/>
              </w:rPr>
              <w:fldChar w:fldCharType="end"/>
            </w:r>
          </w:hyperlink>
        </w:p>
        <w:p w14:paraId="1DDCBF60" w14:textId="10013C26"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45" w:history="1">
            <w:r w:rsidR="009B6299" w:rsidRPr="00B44A86">
              <w:rPr>
                <w:rStyle w:val="Hyperlink"/>
                <w:rFonts w:ascii="Arial" w:hAnsi="Arial" w:cs="Arial"/>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5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7</w:t>
            </w:r>
            <w:r w:rsidR="009B6299" w:rsidRPr="00B44A86">
              <w:rPr>
                <w:rFonts w:ascii="Arial" w:hAnsi="Arial" w:cs="Arial"/>
                <w:noProof/>
                <w:webHidden/>
              </w:rPr>
              <w:fldChar w:fldCharType="end"/>
            </w:r>
          </w:hyperlink>
        </w:p>
        <w:p w14:paraId="38A68890" w14:textId="0AF75D19"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46" w:history="1">
            <w:r w:rsidR="009B6299" w:rsidRPr="00B44A86">
              <w:rPr>
                <w:rStyle w:val="Hyperlink"/>
                <w:rFonts w:ascii="Arial" w:hAnsi="Arial" w:cs="Arial"/>
                <w:b/>
                <w:bCs/>
                <w:noProof/>
              </w:rPr>
              <w:t>How can I adapt it for my own use?</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6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8</w:t>
            </w:r>
            <w:r w:rsidR="009B6299" w:rsidRPr="00B44A86">
              <w:rPr>
                <w:rFonts w:ascii="Arial" w:hAnsi="Arial" w:cs="Arial"/>
                <w:noProof/>
                <w:webHidden/>
              </w:rPr>
              <w:fldChar w:fldCharType="end"/>
            </w:r>
          </w:hyperlink>
        </w:p>
        <w:p w14:paraId="67D1C91D" w14:textId="305E978A"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47" w:history="1">
            <w:r w:rsidR="009B6299" w:rsidRPr="00B44A86">
              <w:rPr>
                <w:rStyle w:val="Hyperlink"/>
                <w:rFonts w:ascii="Arial" w:hAnsi="Arial" w:cs="Arial"/>
                <w:b/>
                <w:bCs/>
                <w:noProof/>
              </w:rPr>
              <w:t>Technical Option</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7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8</w:t>
            </w:r>
            <w:r w:rsidR="009B6299" w:rsidRPr="00B44A86">
              <w:rPr>
                <w:rFonts w:ascii="Arial" w:hAnsi="Arial" w:cs="Arial"/>
                <w:noProof/>
                <w:webHidden/>
              </w:rPr>
              <w:fldChar w:fldCharType="end"/>
            </w:r>
          </w:hyperlink>
        </w:p>
        <w:p w14:paraId="761D3E57" w14:textId="093B1C11" w:rsidR="009B6299" w:rsidRPr="00B44A86" w:rsidRDefault="00000000" w:rsidP="00B44A86">
          <w:pPr>
            <w:pStyle w:val="TOC2"/>
            <w:tabs>
              <w:tab w:val="right" w:leader="dot" w:pos="9016"/>
            </w:tabs>
            <w:spacing w:line="360" w:lineRule="auto"/>
            <w:rPr>
              <w:rFonts w:ascii="Arial" w:eastAsiaTheme="minorEastAsia" w:hAnsi="Arial" w:cs="Arial"/>
              <w:noProof/>
              <w:sz w:val="24"/>
              <w:szCs w:val="24"/>
              <w:lang w:eastAsia="en-GB"/>
            </w:rPr>
          </w:pPr>
          <w:hyperlink w:anchor="_Toc170222848" w:history="1">
            <w:r w:rsidR="009B6299" w:rsidRPr="00B44A86">
              <w:rPr>
                <w:rStyle w:val="Hyperlink"/>
                <w:rFonts w:ascii="Arial" w:hAnsi="Arial" w:cs="Arial"/>
                <w:b/>
                <w:bCs/>
                <w:noProof/>
              </w:rPr>
              <w:t>Non-technical Option</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8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8</w:t>
            </w:r>
            <w:r w:rsidR="009B6299" w:rsidRPr="00B44A86">
              <w:rPr>
                <w:rFonts w:ascii="Arial" w:hAnsi="Arial" w:cs="Arial"/>
                <w:noProof/>
                <w:webHidden/>
              </w:rPr>
              <w:fldChar w:fldCharType="end"/>
            </w:r>
          </w:hyperlink>
        </w:p>
        <w:p w14:paraId="5AED8385" w14:textId="78162060" w:rsidR="009B6299" w:rsidRPr="00B44A86" w:rsidRDefault="00000000" w:rsidP="00B44A86">
          <w:pPr>
            <w:pStyle w:val="TOC1"/>
            <w:tabs>
              <w:tab w:val="right" w:leader="dot" w:pos="9016"/>
            </w:tabs>
            <w:spacing w:line="360" w:lineRule="auto"/>
            <w:rPr>
              <w:rFonts w:ascii="Arial" w:eastAsiaTheme="minorEastAsia" w:hAnsi="Arial" w:cs="Arial"/>
              <w:noProof/>
              <w:sz w:val="24"/>
              <w:szCs w:val="24"/>
              <w:lang w:eastAsia="en-GB"/>
            </w:rPr>
          </w:pPr>
          <w:hyperlink w:anchor="_Toc170222849" w:history="1">
            <w:r w:rsidR="009B6299" w:rsidRPr="00B44A86">
              <w:rPr>
                <w:rStyle w:val="Hyperlink"/>
                <w:rFonts w:ascii="Arial" w:hAnsi="Arial" w:cs="Arial"/>
                <w:b/>
                <w:bCs/>
                <w:noProof/>
              </w:rPr>
              <w:t>References</w:t>
            </w:r>
            <w:r w:rsidR="009B6299" w:rsidRPr="00B44A86">
              <w:rPr>
                <w:rFonts w:ascii="Arial" w:hAnsi="Arial" w:cs="Arial"/>
                <w:noProof/>
                <w:webHidden/>
              </w:rPr>
              <w:tab/>
            </w:r>
            <w:r w:rsidR="009B6299" w:rsidRPr="00B44A86">
              <w:rPr>
                <w:rFonts w:ascii="Arial" w:hAnsi="Arial" w:cs="Arial"/>
                <w:noProof/>
                <w:webHidden/>
              </w:rPr>
              <w:fldChar w:fldCharType="begin"/>
            </w:r>
            <w:r w:rsidR="009B6299" w:rsidRPr="00B44A86">
              <w:rPr>
                <w:rFonts w:ascii="Arial" w:hAnsi="Arial" w:cs="Arial"/>
                <w:noProof/>
                <w:webHidden/>
              </w:rPr>
              <w:instrText xml:space="preserve"> PAGEREF _Toc170222849 \h </w:instrText>
            </w:r>
            <w:r w:rsidR="009B6299" w:rsidRPr="00B44A86">
              <w:rPr>
                <w:rFonts w:ascii="Arial" w:hAnsi="Arial" w:cs="Arial"/>
                <w:noProof/>
                <w:webHidden/>
              </w:rPr>
            </w:r>
            <w:r w:rsidR="009B6299" w:rsidRPr="00B44A86">
              <w:rPr>
                <w:rFonts w:ascii="Arial" w:hAnsi="Arial" w:cs="Arial"/>
                <w:noProof/>
                <w:webHidden/>
              </w:rPr>
              <w:fldChar w:fldCharType="separate"/>
            </w:r>
            <w:r w:rsidR="009B6299" w:rsidRPr="00B44A86">
              <w:rPr>
                <w:rFonts w:ascii="Arial" w:hAnsi="Arial" w:cs="Arial"/>
                <w:noProof/>
                <w:webHidden/>
              </w:rPr>
              <w:t>9</w:t>
            </w:r>
            <w:r w:rsidR="009B6299" w:rsidRPr="00B44A86">
              <w:rPr>
                <w:rFonts w:ascii="Arial" w:hAnsi="Arial" w:cs="Arial"/>
                <w:noProof/>
                <w:webHidden/>
              </w:rPr>
              <w:fldChar w:fldCharType="end"/>
            </w:r>
          </w:hyperlink>
        </w:p>
        <w:p w14:paraId="70B5FC4F" w14:textId="03E4F0CC" w:rsidR="009B6299" w:rsidRPr="00B44A86" w:rsidRDefault="009B6299" w:rsidP="00B44A86">
          <w:pPr>
            <w:spacing w:line="360" w:lineRule="auto"/>
            <w:rPr>
              <w:rFonts w:ascii="Arial" w:hAnsi="Arial" w:cs="Arial"/>
            </w:rPr>
          </w:pPr>
          <w:r w:rsidRPr="00B44A86">
            <w:rPr>
              <w:rFonts w:ascii="Arial" w:hAnsi="Arial" w:cs="Arial"/>
              <w:b/>
              <w:bCs/>
              <w:noProof/>
            </w:rPr>
            <w:fldChar w:fldCharType="end"/>
          </w:r>
        </w:p>
      </w:sdtContent>
    </w:sdt>
    <w:p w14:paraId="7E84F6C5" w14:textId="77777777" w:rsidR="00F061A4" w:rsidRPr="00B44A86" w:rsidRDefault="00F061A4" w:rsidP="00B44A86">
      <w:pPr>
        <w:pStyle w:val="Heading1"/>
        <w:spacing w:line="360" w:lineRule="auto"/>
        <w:rPr>
          <w:rFonts w:ascii="Arial" w:hAnsi="Arial" w:cs="Arial"/>
          <w:b/>
          <w:bCs/>
          <w:sz w:val="28"/>
          <w:szCs w:val="28"/>
          <w:u w:val="single"/>
        </w:rPr>
      </w:pPr>
    </w:p>
    <w:p w14:paraId="2C5F56C2" w14:textId="77777777" w:rsidR="00F061A4" w:rsidRPr="00B44A86" w:rsidRDefault="00F061A4" w:rsidP="00B44A86">
      <w:pPr>
        <w:spacing w:line="360" w:lineRule="auto"/>
        <w:rPr>
          <w:rFonts w:ascii="Arial" w:hAnsi="Arial" w:cs="Arial"/>
        </w:rPr>
      </w:pPr>
    </w:p>
    <w:p w14:paraId="115EA905" w14:textId="77777777" w:rsidR="00F061A4" w:rsidRPr="00B44A86" w:rsidRDefault="00F061A4" w:rsidP="00B44A86">
      <w:pPr>
        <w:spacing w:line="360" w:lineRule="auto"/>
        <w:rPr>
          <w:rFonts w:ascii="Arial" w:hAnsi="Arial" w:cs="Arial"/>
        </w:rPr>
      </w:pPr>
    </w:p>
    <w:p w14:paraId="0DBF68EB" w14:textId="77777777" w:rsidR="00F061A4" w:rsidRPr="00B44A86" w:rsidRDefault="00F061A4" w:rsidP="00B44A86">
      <w:pPr>
        <w:spacing w:line="360" w:lineRule="auto"/>
        <w:rPr>
          <w:rFonts w:ascii="Arial" w:hAnsi="Arial" w:cs="Arial"/>
        </w:rPr>
      </w:pPr>
    </w:p>
    <w:p w14:paraId="4BC97BD9" w14:textId="77777777" w:rsidR="00F061A4" w:rsidRPr="00B44A86" w:rsidRDefault="00F061A4" w:rsidP="00B44A86">
      <w:pPr>
        <w:spacing w:line="360" w:lineRule="auto"/>
        <w:rPr>
          <w:rFonts w:ascii="Arial" w:hAnsi="Arial" w:cs="Arial"/>
        </w:rPr>
      </w:pPr>
    </w:p>
    <w:p w14:paraId="5B892F8A" w14:textId="77777777" w:rsidR="00F061A4" w:rsidRPr="00B44A86" w:rsidRDefault="00F061A4" w:rsidP="00B44A86">
      <w:pPr>
        <w:spacing w:line="360" w:lineRule="auto"/>
        <w:rPr>
          <w:rFonts w:ascii="Arial" w:hAnsi="Arial" w:cs="Arial"/>
        </w:rPr>
      </w:pPr>
    </w:p>
    <w:p w14:paraId="5D133C18" w14:textId="22825F0B" w:rsidR="00CA2D41" w:rsidRPr="00B44A86" w:rsidRDefault="00C91CA0" w:rsidP="00B44A86">
      <w:pPr>
        <w:pStyle w:val="Heading1"/>
        <w:spacing w:line="360" w:lineRule="auto"/>
        <w:rPr>
          <w:rFonts w:ascii="Arial" w:hAnsi="Arial" w:cs="Arial"/>
          <w:b/>
          <w:bCs/>
          <w:sz w:val="28"/>
          <w:szCs w:val="28"/>
          <w:u w:val="single"/>
        </w:rPr>
      </w:pPr>
      <w:bookmarkStart w:id="0" w:name="_Toc170222833"/>
      <w:r w:rsidRPr="00B44A86">
        <w:rPr>
          <w:rFonts w:ascii="Arial" w:hAnsi="Arial" w:cs="Arial"/>
          <w:b/>
          <w:bCs/>
          <w:sz w:val="28"/>
          <w:szCs w:val="28"/>
          <w:u w:val="single"/>
        </w:rPr>
        <w:lastRenderedPageBreak/>
        <w:t>Introduction</w:t>
      </w:r>
      <w:bookmarkEnd w:id="0"/>
    </w:p>
    <w:p w14:paraId="146218F8" w14:textId="6DEFEA83" w:rsidR="00C91CA0" w:rsidRPr="00B44A86" w:rsidRDefault="00FF7BCD" w:rsidP="00B44A86">
      <w:pPr>
        <w:spacing w:line="360" w:lineRule="auto"/>
        <w:rPr>
          <w:rFonts w:ascii="Arial" w:hAnsi="Arial" w:cs="Arial"/>
        </w:rPr>
      </w:pPr>
      <w:r w:rsidRPr="00B44A86">
        <w:rPr>
          <w:rFonts w:ascii="Arial" w:hAnsi="Arial" w:cs="Arial"/>
        </w:rPr>
        <w:t>The United Kingdom (UK)</w:t>
      </w:r>
      <w:r w:rsidR="00C91CA0" w:rsidRPr="00B44A86">
        <w:rPr>
          <w:rFonts w:ascii="Arial" w:hAnsi="Arial" w:cs="Arial"/>
        </w:rPr>
        <w:t xml:space="preserve"> captures information on individuals and households in administrative registers. These registers can be linked and accessed for various purposes such as research, planning of public services, and reporting population statistics. However, these registers tend to be less comprehensive compared to other European countries, particularly Nordic countries </w:t>
      </w:r>
      <w:r w:rsidR="00C91CA0" w:rsidRPr="00B44A86">
        <w:rPr>
          <w:rFonts w:ascii="Arial" w:hAnsi="Arial" w:cs="Arial"/>
        </w:rPr>
        <w:fldChar w:fldCharType="begin"/>
      </w:r>
      <w:r w:rsidR="00C91CA0" w:rsidRPr="00B44A86">
        <w:rPr>
          <w:rFonts w:ascii="Arial" w:hAnsi="Arial" w:cs="Arial"/>
        </w:rPr>
        <w:instrText xml:space="preserve"> ADDIN ZOTERO_ITEM CSL_CITATION {"citationID":"ZlPh2pIl","properties":{"formattedCitation":"(United Nations, 2007)","plainCitation":"(United Nations, 2007)","noteIndex":0},"citationItems":[{"id":17,"uris":["http://zotero.org/users/14333899/items/AGRIVRKW"],"itemData":{"id":17,"type":"book","collection-number":"2007,2","collection-title":"Statistical standards and studies","event-place":"New York, NY","ISBN":"978-92-1-116963-8","language":"en","number-of-pages":"51","publisher":"United Nations","publisher-place":"New York, NY","source":"K10plus ISBN","title":"Register-based statistics in the Nordic countries: review of best practices with focus on population and social statistics","title-short":"Register-based statistics in the Nordic countries","editor":[{"literal":"United Nations"}],"issued":{"date-parts":[["2007"]]}}}],"schema":"https://github.com/citation-style-language/schema/raw/master/csl-citation.json"} </w:instrText>
      </w:r>
      <w:r w:rsidR="00C91CA0" w:rsidRPr="00B44A86">
        <w:rPr>
          <w:rFonts w:ascii="Arial" w:hAnsi="Arial" w:cs="Arial"/>
        </w:rPr>
        <w:fldChar w:fldCharType="separate"/>
      </w:r>
      <w:r w:rsidR="00C91CA0" w:rsidRPr="00B44A86">
        <w:rPr>
          <w:rFonts w:ascii="Arial" w:hAnsi="Arial" w:cs="Arial"/>
        </w:rPr>
        <w:t>(United Nations, 2007)</w:t>
      </w:r>
      <w:r w:rsidR="00C91CA0" w:rsidRPr="00B44A86">
        <w:rPr>
          <w:rFonts w:ascii="Arial" w:hAnsi="Arial" w:cs="Arial"/>
        </w:rPr>
        <w:fldChar w:fldCharType="end"/>
      </w:r>
      <w:r w:rsidR="00C91CA0" w:rsidRPr="00B44A86">
        <w:rPr>
          <w:rFonts w:ascii="Arial" w:hAnsi="Arial" w:cs="Arial"/>
        </w:rPr>
        <w:t xml:space="preserve">. Key factors contributing to these differences include the decentralised nature of </w:t>
      </w:r>
      <w:r w:rsidRPr="00B44A86">
        <w:rPr>
          <w:rFonts w:ascii="Arial" w:hAnsi="Arial" w:cs="Arial"/>
        </w:rPr>
        <w:t>UK</w:t>
      </w:r>
      <w:r w:rsidR="00C91CA0" w:rsidRPr="00B44A86">
        <w:rPr>
          <w:rFonts w:ascii="Arial" w:hAnsi="Arial" w:cs="Arial"/>
        </w:rPr>
        <w:t xml:space="preserve">’s registers, the dominance of a “create-and-destroy” approach for requested data linkages, and the absence of a unified person identification system for cross-register linkages </w:t>
      </w:r>
      <w:r w:rsidR="00C91CA0" w:rsidRPr="00B44A86">
        <w:rPr>
          <w:rFonts w:ascii="Arial" w:hAnsi="Arial" w:cs="Arial"/>
        </w:rPr>
        <w:fldChar w:fldCharType="begin"/>
      </w:r>
      <w:r w:rsidR="00C91CA0" w:rsidRPr="00B44A86">
        <w:rPr>
          <w:rFonts w:ascii="Arial" w:hAnsi="Arial" w:cs="Arial"/>
        </w:rPr>
        <w:instrText xml:space="preserve"> ADDIN ZOTERO_ITEM CSL_CITATION {"citationID":"VJfRS9rq","properties":{"formattedCitation":"(United Nations, 2007)","plainCitation":"(United Nations, 2007)","noteIndex":0},"citationItems":[{"id":17,"uris":["http://zotero.org/users/14333899/items/AGRIVRKW"],"itemData":{"id":17,"type":"book","collection-number":"2007,2","collection-title":"Statistical standards and studies","event-place":"New York, NY","ISBN":"978-92-1-116963-8","language":"en","number-of-pages":"51","publisher":"United Nations","publisher-place":"New York, NY","source":"K10plus ISBN","title":"Register-based statistics in the Nordic countries: review of best practices with focus on population and social statistics","title-short":"Register-based statistics in the Nordic countries","editor":[{"literal":"United Nations"}],"issued":{"date-parts":[["2007"]]}}}],"schema":"https://github.com/citation-style-language/schema/raw/master/csl-citation.json"} </w:instrText>
      </w:r>
      <w:r w:rsidR="00C91CA0" w:rsidRPr="00B44A86">
        <w:rPr>
          <w:rFonts w:ascii="Arial" w:hAnsi="Arial" w:cs="Arial"/>
        </w:rPr>
        <w:fldChar w:fldCharType="separate"/>
      </w:r>
      <w:r w:rsidR="00C91CA0" w:rsidRPr="00B44A86">
        <w:rPr>
          <w:rFonts w:ascii="Arial" w:hAnsi="Arial" w:cs="Arial"/>
        </w:rPr>
        <w:t>(United Nations, 2007)</w:t>
      </w:r>
      <w:r w:rsidR="00C91CA0" w:rsidRPr="00B44A86">
        <w:rPr>
          <w:rFonts w:ascii="Arial" w:hAnsi="Arial" w:cs="Arial"/>
        </w:rPr>
        <w:fldChar w:fldCharType="end"/>
      </w:r>
      <w:r w:rsidR="00C91CA0" w:rsidRPr="00B44A86">
        <w:rPr>
          <w:rFonts w:ascii="Arial" w:hAnsi="Arial" w:cs="Arial"/>
        </w:rPr>
        <w:t xml:space="preserve">. This limits opportunities for studying interactions among aspects such as health, employment, education, benefit payments, or housing at the individual and household levels in </w:t>
      </w:r>
      <w:r w:rsidR="00571E0D" w:rsidRPr="00B44A86">
        <w:rPr>
          <w:rFonts w:ascii="Arial" w:hAnsi="Arial" w:cs="Arial"/>
        </w:rPr>
        <w:t>the UK</w:t>
      </w:r>
      <w:r w:rsidR="00C91CA0" w:rsidRPr="00B44A86">
        <w:rPr>
          <w:rFonts w:ascii="Arial" w:hAnsi="Arial" w:cs="Arial"/>
        </w:rPr>
        <w:t xml:space="preserve">. This in turn creates barriers to testing and modelling different policy scenarios when planning future policy interventions. </w:t>
      </w:r>
    </w:p>
    <w:p w14:paraId="6A7C05E7" w14:textId="3C8C7630" w:rsidR="00334175" w:rsidRPr="00B44A86" w:rsidRDefault="00334175" w:rsidP="00B44A86">
      <w:pPr>
        <w:spacing w:line="360" w:lineRule="auto"/>
        <w:rPr>
          <w:rFonts w:ascii="Arial" w:hAnsi="Arial" w:cs="Arial"/>
        </w:rPr>
      </w:pPr>
      <w:r w:rsidRPr="00B44A86">
        <w:rPr>
          <w:rFonts w:ascii="Arial" w:hAnsi="Arial" w:cs="Arial"/>
        </w:rPr>
        <w:t>Surveys, on the other hand, provide a well-suited and swiftly available alternative to register-based data but typically lack detailed spatial resolution.</w:t>
      </w:r>
      <w:r w:rsidR="009D377B" w:rsidRPr="00B44A86">
        <w:rPr>
          <w:rFonts w:ascii="Arial" w:hAnsi="Arial" w:cs="Arial"/>
        </w:rPr>
        <w:t xml:space="preserve"> Area-level linkage involves connecting survey data to specific geographic areas, enabling analysis of regional variations and characteristics. </w:t>
      </w:r>
      <w:r w:rsidR="007739E4" w:rsidRPr="00B44A86">
        <w:rPr>
          <w:rFonts w:ascii="Arial" w:hAnsi="Arial" w:cs="Arial"/>
        </w:rPr>
        <w:t xml:space="preserve">In some instances, area-level linkages of surveys, like Understanding Society </w:t>
      </w:r>
      <w:r w:rsidR="007739E4" w:rsidRPr="00B44A86">
        <w:rPr>
          <w:rFonts w:ascii="Arial" w:hAnsi="Arial" w:cs="Arial"/>
        </w:rPr>
        <w:fldChar w:fldCharType="begin"/>
      </w:r>
      <w:r w:rsidR="007739E4" w:rsidRPr="00B44A86">
        <w:rPr>
          <w:rFonts w:ascii="Arial" w:hAnsi="Arial" w:cs="Arial"/>
        </w:rPr>
        <w:instrText xml:space="preserve"> ADDIN ZOTERO_ITEM CSL_CITATION {"citationID":"IOd8MJBr","properties":{"formattedCitation":"(Institute for Social and Economic Research, 2023)","plainCitation":"(Institute for Social and Economic Research, 2023)","noteIndex":0},"citationItems":[{"id":26,"uris":["http://zotero.org/users/14333899/items/M2X3W8BN"],"itemData":{"id":26,"type":"dataset","title":"Understanding Society: Waves 1-13, 2009-2022 and Harmonised BHPS: Waves 1-18, 1991-2009, User Guide, 6 December 2023","version":"Colchester: University of Essex","author":[{"family":"Institute for Social and Economic Research","given":""}],"issued":{"date-parts":[["2023"]]}}}],"schema":"https://github.com/citation-style-language/schema/raw/master/csl-citation.json"} </w:instrText>
      </w:r>
      <w:r w:rsidR="007739E4" w:rsidRPr="00B44A86">
        <w:rPr>
          <w:rFonts w:ascii="Arial" w:hAnsi="Arial" w:cs="Arial"/>
        </w:rPr>
        <w:fldChar w:fldCharType="separate"/>
      </w:r>
      <w:r w:rsidR="007739E4" w:rsidRPr="00B44A86">
        <w:rPr>
          <w:rFonts w:ascii="Arial" w:hAnsi="Arial" w:cs="Arial"/>
        </w:rPr>
        <w:t>(Institute for Social and Economic Research, 2023)</w:t>
      </w:r>
      <w:r w:rsidR="007739E4" w:rsidRPr="00B44A86">
        <w:rPr>
          <w:rFonts w:ascii="Arial" w:hAnsi="Arial" w:cs="Arial"/>
        </w:rPr>
        <w:fldChar w:fldCharType="end"/>
      </w:r>
      <w:r w:rsidR="007739E4" w:rsidRPr="00B44A86">
        <w:rPr>
          <w:rFonts w:ascii="Arial" w:hAnsi="Arial" w:cs="Arial"/>
        </w:rPr>
        <w:t>, can offer finer spatial detail, such as local authority information.</w:t>
      </w:r>
      <w:r w:rsidR="009D377B" w:rsidRPr="00B44A86">
        <w:rPr>
          <w:rFonts w:ascii="Arial" w:hAnsi="Arial" w:cs="Arial"/>
        </w:rPr>
        <w:t xml:space="preserve"> </w:t>
      </w:r>
      <w:r w:rsidR="007739E4" w:rsidRPr="00B44A86">
        <w:rPr>
          <w:rFonts w:ascii="Arial" w:hAnsi="Arial" w:cs="Arial"/>
        </w:rPr>
        <w:t xml:space="preserve">However, this often leads to reduced sample sizes for each area, resulting in high uncertainty and wide confidence intervals for local estimates </w:t>
      </w:r>
      <w:r w:rsidR="007739E4" w:rsidRPr="00B44A86">
        <w:rPr>
          <w:rFonts w:ascii="Arial" w:hAnsi="Arial" w:cs="Arial"/>
        </w:rPr>
        <w:fldChar w:fldCharType="begin"/>
      </w:r>
      <w:r w:rsidR="007739E4" w:rsidRPr="00B44A86">
        <w:rPr>
          <w:rFonts w:ascii="Arial" w:hAnsi="Arial" w:cs="Arial"/>
        </w:rPr>
        <w:instrText xml:space="preserve"> ADDIN ZOTERO_ITEM CSL_CITATION {"citationID":"yh06J9FX","properties":{"formattedCitation":"(H\\uc0\\u246{}hn et al., 2024)","plainCitation":"(Höhn et al., 2024)","noteIndex":0},"citationItems":[{"id":15,"uris":["http://zotero.org/users/14333899/items/P8QJYMFV"],"itemData":{"id":15,"type":"article-journal","abstract":"Objectives  Quantifying area-l­evel inequalities in population health can help to inform policy responses. We describe an approach for estimating quality-­adjusted life expectancy (QALE), a comprehensive health expectancy measure, for local authorities (LAs) in Great Britain (GB). To identify potential factors accounting for LA-l­evel QALE inequalities, we examined the association between inclusive economy indicators and QALE. Setting  361/363 LAs in GB (lower tier/district level) within the period 2018–2020. Data and methods  We estimated life tables for LAs using official statistics and utility scores from an area-­ level linkage of the Understanding Society survey. Using the Sullivan method, we estimated QALE at birth in years with corresponding 80% CIs. To examine the association between inclusive economy indicators and QALE, we used an open access data set operationalising the inclusive economy, created by the System Science in Public Health and Health Economics Research consortium.\nResults  Population-w­ eighted QALE estimates across LAs in GB were lowest in Scotland (females/males: 65.1 years/64.9 years) and Wales (65.0 years/65.2 years), while they were highest in England (67.5 years/67.6 years). The range across LAs for females was from 56.3 years (80% CI 45.6 to 67.1) in Mansfield to 77.7 years (80% CI 65.11 to 90.2) in Runnymede. QALE for males ranged from 57.5 years (80% CI 40.2 to 74.7) in Merthyr Tydfil to 77.2 years (80% CI 65.4 to 89.1) in Runnymede. Indicators of the inclusive economy accounted for more than half of the variation in QALE at the LA level (adjusted R2 females/ males: 50%/57%). Although more inclusivity was generally associated with higher levels of QALE at the LA level, this association was not consistent across all 13 inclusive economy indicators.\nConclusions  QALE can be estimated for LAs in GB, enabling further research into area-­level health inequalities. The associations we identified between inclusive economy indicators and QALE highlight potential policy priorities for improving population health and reducing health inequalities.","container-title":"BMJ Open","DOI":"10.1136/bmjopen-2023-076704","ISSN":"2044-6055, 2044-6055","issue":"3","journalAbbreviation":"BMJ Open","language":"en","page":"e076704","source":"DOI.org (Crossref)","title":"Estimating quality-adjusted life expectancy (QALE) for local authorities in Great Britain and its association with indicators of the inclusive economy: a cross-sectional study","title-short":"Estimating quality-adjusted life expectancy (QALE) for local authorities in Great Britain and its association with indicators of the inclusive economy","volume":"14","author":[{"family":"Höhn","given":"Andreas"},{"family":"Lomax","given":"Nik"},{"family":"Rice","given":"Hugh"},{"family":"Angus","given":"Colin"},{"family":"Brennan","given":"Alan"},{"family":"Brown","given":"Denise"},{"family":"Cunningham","given":"Anne"},{"family":"Elsenbroich","given":"Corinna"},{"family":"Hughes","given":"Ceri"},{"family":"Katikireddi","given":"Srinivasa Vittal"},{"family":"McCartney","given":"Gerry"},{"family":"Seaman","given":"Rosie"},{"family":"Tsuchia","given":"Aki"},{"family":"Meier","given":"Petra"}],"issued":{"date-parts":[["2024",3]]}}}],"schema":"https://github.com/citation-style-language/schema/raw/master/csl-citation.json"} </w:instrText>
      </w:r>
      <w:r w:rsidR="007739E4" w:rsidRPr="00B44A86">
        <w:rPr>
          <w:rFonts w:ascii="Arial" w:hAnsi="Arial" w:cs="Arial"/>
        </w:rPr>
        <w:fldChar w:fldCharType="separate"/>
      </w:r>
      <w:r w:rsidR="007739E4" w:rsidRPr="00B44A86">
        <w:rPr>
          <w:rFonts w:ascii="Arial" w:hAnsi="Arial" w:cs="Arial"/>
          <w:kern w:val="0"/>
        </w:rPr>
        <w:t>(Höhn et al., 2024)</w:t>
      </w:r>
      <w:r w:rsidR="007739E4" w:rsidRPr="00B44A86">
        <w:rPr>
          <w:rFonts w:ascii="Arial" w:hAnsi="Arial" w:cs="Arial"/>
        </w:rPr>
        <w:fldChar w:fldCharType="end"/>
      </w:r>
      <w:r w:rsidR="007739E4" w:rsidRPr="00B44A86">
        <w:rPr>
          <w:rFonts w:ascii="Arial" w:hAnsi="Arial" w:cs="Arial"/>
        </w:rPr>
        <w:t xml:space="preserve">. Further disaggregation of survey data to more granular levels, such as Lower layer Super Output Areas (LSOAs), is often impractical due to the sparse numbers of respondents in those smaller areas. </w:t>
      </w:r>
    </w:p>
    <w:p w14:paraId="0D21F76D" w14:textId="033A9110" w:rsidR="007739E4" w:rsidRPr="00B44A86" w:rsidRDefault="00F74634" w:rsidP="00B44A86">
      <w:pPr>
        <w:spacing w:line="360" w:lineRule="auto"/>
        <w:rPr>
          <w:rFonts w:ascii="Arial" w:hAnsi="Arial" w:cs="Arial"/>
        </w:rPr>
      </w:pPr>
      <w:r w:rsidRPr="00B44A86">
        <w:rPr>
          <w:rFonts w:ascii="Arial" w:hAnsi="Arial" w:cs="Arial"/>
        </w:rPr>
        <w:t>To address these limitations, a ‘digital</w:t>
      </w:r>
      <w:r w:rsidR="00E116B1" w:rsidRPr="00B44A86">
        <w:rPr>
          <w:rFonts w:ascii="Arial" w:hAnsi="Arial" w:cs="Arial"/>
        </w:rPr>
        <w:t xml:space="preserve"> </w:t>
      </w:r>
      <w:r w:rsidRPr="00B44A86">
        <w:rPr>
          <w:rFonts w:ascii="Arial" w:hAnsi="Arial" w:cs="Arial"/>
        </w:rPr>
        <w:t xml:space="preserve">twin’ of the entire adult (16+) population of England and Wales was developed by </w:t>
      </w:r>
      <w:hyperlink r:id="rId8" w:history="1">
        <w:r w:rsidRPr="00B44A86">
          <w:rPr>
            <w:rStyle w:val="Hyperlink"/>
            <w:rFonts w:ascii="Arial" w:hAnsi="Arial" w:cs="Arial"/>
          </w:rPr>
          <w:t>SIPHER</w:t>
        </w:r>
      </w:hyperlink>
      <w:r w:rsidRPr="00B44A86">
        <w:rPr>
          <w:rFonts w:ascii="Arial" w:hAnsi="Arial" w:cs="Arial"/>
        </w:rPr>
        <w:t>. Also known as a Synthetic Population, this acts as a mirrored profile of the experiences of this adult population, allowing for the estimation of likely characteristics of 59.5 million adults (16+). This synthetic population was produced through the combination of aggregate level data (</w:t>
      </w:r>
      <w:hyperlink r:id="rId9" w:history="1">
        <w:r w:rsidRPr="00B44A86">
          <w:rPr>
            <w:rStyle w:val="Hyperlink"/>
            <w:rFonts w:ascii="Arial" w:hAnsi="Arial" w:cs="Arial"/>
          </w:rPr>
          <w:t>Census 2011</w:t>
        </w:r>
      </w:hyperlink>
      <w:r w:rsidRPr="00B44A86">
        <w:rPr>
          <w:rFonts w:ascii="Arial" w:hAnsi="Arial" w:cs="Arial"/>
        </w:rPr>
        <w:t>), with an individual-level longitudinal household survey (</w:t>
      </w:r>
      <w:hyperlink r:id="rId10" w:history="1">
        <w:r w:rsidRPr="00B44A86">
          <w:rPr>
            <w:rStyle w:val="Hyperlink"/>
            <w:rFonts w:ascii="Arial" w:hAnsi="Arial" w:cs="Arial"/>
          </w:rPr>
          <w:t>Understanding Society</w:t>
        </w:r>
      </w:hyperlink>
      <w:r w:rsidRPr="00B44A86">
        <w:rPr>
          <w:rFonts w:ascii="Arial" w:hAnsi="Arial" w:cs="Arial"/>
        </w:rPr>
        <w:t>)</w:t>
      </w:r>
      <w:r w:rsidR="0059591A" w:rsidRPr="00B44A86">
        <w:rPr>
          <w:rFonts w:ascii="Arial" w:hAnsi="Arial" w:cs="Arial"/>
        </w:rPr>
        <w:t xml:space="preserve"> (Figure 1). </w:t>
      </w:r>
      <w:r w:rsidR="000E566F" w:rsidRPr="00B44A86">
        <w:rPr>
          <w:rFonts w:ascii="Arial" w:hAnsi="Arial" w:cs="Arial"/>
        </w:rPr>
        <w:t xml:space="preserve">This creates a model in </w:t>
      </w:r>
      <w:r w:rsidR="006F46AB" w:rsidRPr="00B44A86">
        <w:rPr>
          <w:rFonts w:ascii="Arial" w:hAnsi="Arial" w:cs="Arial"/>
          <w:noProof/>
        </w:rPr>
        <w:lastRenderedPageBreak/>
        <mc:AlternateContent>
          <mc:Choice Requires="wpg">
            <w:drawing>
              <wp:anchor distT="0" distB="0" distL="114300" distR="114300" simplePos="0" relativeHeight="251653120" behindDoc="0" locked="0" layoutInCell="1" allowOverlap="1" wp14:anchorId="29319EC6" wp14:editId="57824C98">
                <wp:simplePos x="0" y="0"/>
                <wp:positionH relativeFrom="column">
                  <wp:posOffset>2495550</wp:posOffset>
                </wp:positionH>
                <wp:positionV relativeFrom="paragraph">
                  <wp:posOffset>158916</wp:posOffset>
                </wp:positionV>
                <wp:extent cx="3465830" cy="2753360"/>
                <wp:effectExtent l="0" t="0" r="1270" b="8890"/>
                <wp:wrapSquare wrapText="bothSides"/>
                <wp:docPr id="2066782953" name="Group 2"/>
                <wp:cNvGraphicFramePr/>
                <a:graphic xmlns:a="http://schemas.openxmlformats.org/drawingml/2006/main">
                  <a:graphicData uri="http://schemas.microsoft.com/office/word/2010/wordprocessingGroup">
                    <wpg:wgp>
                      <wpg:cNvGrpSpPr/>
                      <wpg:grpSpPr>
                        <a:xfrm>
                          <a:off x="0" y="0"/>
                          <a:ext cx="3465830" cy="2753360"/>
                          <a:chOff x="0" y="0"/>
                          <a:chExt cx="3466214" cy="2790364"/>
                        </a:xfrm>
                      </wpg:grpSpPr>
                      <pic:pic xmlns:pic="http://schemas.openxmlformats.org/drawingml/2006/picture">
                        <pic:nvPicPr>
                          <pic:cNvPr id="1850515595"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4845" cy="1868170"/>
                          </a:xfrm>
                          <a:prstGeom prst="rect">
                            <a:avLst/>
                          </a:prstGeom>
                          <a:noFill/>
                        </pic:spPr>
                      </pic:pic>
                      <wps:wsp>
                        <wps:cNvPr id="1861191116" name="Text Box 1"/>
                        <wps:cNvSpPr txBox="1"/>
                        <wps:spPr>
                          <a:xfrm>
                            <a:off x="0" y="1920020"/>
                            <a:ext cx="3466214" cy="870344"/>
                          </a:xfrm>
                          <a:prstGeom prst="rect">
                            <a:avLst/>
                          </a:prstGeom>
                          <a:solidFill>
                            <a:prstClr val="white"/>
                          </a:solidFill>
                          <a:ln>
                            <a:noFill/>
                          </a:ln>
                        </wps:spPr>
                        <wps:txbx>
                          <w:txbxContent>
                            <w:p w14:paraId="3523563A" w14:textId="1793AED5" w:rsidR="00C941C5" w:rsidRPr="00AE7F07" w:rsidRDefault="00C941C5" w:rsidP="00C941C5">
                              <w:pPr>
                                <w:pStyle w:val="Caption"/>
                                <w:rPr>
                                  <w:rFonts w:ascii="Arial" w:hAnsi="Arial" w:cs="Arial"/>
                                  <w:noProof/>
                                  <w:sz w:val="24"/>
                                  <w:szCs w:val="24"/>
                                </w:rPr>
                              </w:pPr>
                              <w:r w:rsidRPr="00AE7F07">
                                <w:rPr>
                                  <w:sz w:val="20"/>
                                  <w:szCs w:val="20"/>
                                </w:rPr>
                                <w:t xml:space="preserve">Figure </w:t>
                              </w:r>
                              <w:r w:rsidRPr="00AE7F07">
                                <w:rPr>
                                  <w:sz w:val="20"/>
                                  <w:szCs w:val="20"/>
                                </w:rPr>
                                <w:fldChar w:fldCharType="begin"/>
                              </w:r>
                              <w:r w:rsidRPr="00AE7F07">
                                <w:rPr>
                                  <w:sz w:val="20"/>
                                  <w:szCs w:val="20"/>
                                </w:rPr>
                                <w:instrText xml:space="preserve"> SEQ Figure \* ARABIC </w:instrText>
                              </w:r>
                              <w:r w:rsidRPr="00AE7F07">
                                <w:rPr>
                                  <w:sz w:val="20"/>
                                  <w:szCs w:val="20"/>
                                </w:rPr>
                                <w:fldChar w:fldCharType="separate"/>
                              </w:r>
                              <w:r w:rsidR="004D5B46">
                                <w:rPr>
                                  <w:noProof/>
                                  <w:sz w:val="20"/>
                                  <w:szCs w:val="20"/>
                                </w:rPr>
                                <w:t>1</w:t>
                              </w:r>
                              <w:r w:rsidRPr="00AE7F07">
                                <w:rPr>
                                  <w:sz w:val="20"/>
                                  <w:szCs w:val="20"/>
                                </w:rPr>
                                <w:fldChar w:fldCharType="end"/>
                              </w:r>
                              <w:r w:rsidR="00E116B1">
                                <w:rPr>
                                  <w:sz w:val="20"/>
                                  <w:szCs w:val="20"/>
                                </w:rPr>
                                <w:t>.</w:t>
                              </w:r>
                              <w:r w:rsidRPr="00AE7F07">
                                <w:rPr>
                                  <w:sz w:val="20"/>
                                  <w:szCs w:val="20"/>
                                </w:rPr>
                                <w:t xml:space="preserve"> Synthetic population creation. Adapted from SIPHER information </w:t>
                              </w:r>
                              <w:hyperlink r:id="rId12" w:history="1">
                                <w:r w:rsidRPr="00AE7F07">
                                  <w:rPr>
                                    <w:rStyle w:val="Hyperlink"/>
                                    <w:sz w:val="20"/>
                                    <w:szCs w:val="20"/>
                                  </w:rPr>
                                  <w:t>video</w:t>
                                </w:r>
                              </w:hyperlink>
                              <w:r w:rsidRPr="00AE7F07">
                                <w:rPr>
                                  <w:sz w:val="20"/>
                                  <w:szCs w:val="20"/>
                                </w:rPr>
                                <w:t xml:space="preserve">. Survey data and census data are combined to </w:t>
                              </w:r>
                              <w:proofErr w:type="spellStart"/>
                              <w:proofErr w:type="gramStart"/>
                              <w:r w:rsidRPr="00AE7F07">
                                <w:rPr>
                                  <w:sz w:val="20"/>
                                  <w:szCs w:val="20"/>
                                </w:rPr>
                                <w:t>produced</w:t>
                              </w:r>
                              <w:proofErr w:type="spellEnd"/>
                              <w:proofErr w:type="gramEnd"/>
                              <w:r w:rsidRPr="00AE7F07">
                                <w:rPr>
                                  <w:sz w:val="20"/>
                                  <w:szCs w:val="20"/>
                                </w:rPr>
                                <w:t xml:space="preserve"> the ‘digital twin’ of the UK.</w:t>
                              </w:r>
                            </w:p>
                          </w:txbxContent>
                        </wps:txbx>
                        <wps:bodyPr rot="0" spcFirstLastPara="0" vertOverflow="overflow" horzOverflow="overflow" vert="horz" wrap="square" lIns="360000" tIns="72000" rIns="360000" bIns="18000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319EC6" id="Group 2" o:spid="_x0000_s1026" style="position:absolute;margin-left:196.5pt;margin-top:12.5pt;width:272.9pt;height:216.8pt;z-index:251653120;mso-width-relative:margin;mso-height-relative:margin" coordsize="34662,27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2048;height:186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">
                  <v:imagedata r:id="rId13" o:title=""/>
                </v:shape>
                <v:shapetype id="_x0000_t202" coordsize="21600,21600" o:spt="202" path="m,l,21600r21600,l21600,xe">
                  <v:stroke joinstyle="miter"/>
                  <v:path gradientshapeok="t" o:connecttype="rect"/>
                </v:shapetype>
                <v:shape id="Text Box 1" o:spid="_x0000_s1028" type="#_x0000_t202" style="position:absolute;top:19200;width:34662;height:8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" stroked="f">
                  <v:textbox inset="10mm,2mm,10mm,5mm">
                    <w:txbxContent>
                      <w:p w14:paraId="3523563A" w14:textId="1793AED5" w:rsidR="00C941C5" w:rsidRPr="00AE7F07" w:rsidRDefault="00C941C5" w:rsidP="00C941C5">
                        <w:pPr>
                          <w:pStyle w:val="Caption"/>
                          <w:rPr>
                            <w:rFonts w:ascii="Arial" w:hAnsi="Arial" w:cs="Arial"/>
                            <w:noProof/>
                            <w:sz w:val="24"/>
                            <w:szCs w:val="24"/>
                          </w:rPr>
                        </w:pPr>
                        <w:r w:rsidRPr="00AE7F07">
                          <w:rPr>
                            <w:sz w:val="20"/>
                            <w:szCs w:val="20"/>
                          </w:rPr>
                          <w:t xml:space="preserve">Figure </w:t>
                        </w:r>
                        <w:r w:rsidRPr="00AE7F07">
                          <w:rPr>
                            <w:sz w:val="20"/>
                            <w:szCs w:val="20"/>
                          </w:rPr>
                          <w:fldChar w:fldCharType="begin"/>
                        </w:r>
                        <w:r w:rsidRPr="00AE7F07">
                          <w:rPr>
                            <w:sz w:val="20"/>
                            <w:szCs w:val="20"/>
                          </w:rPr>
                          <w:instrText xml:space="preserve"> SEQ Figure \* ARABIC </w:instrText>
                        </w:r>
                        <w:r w:rsidRPr="00AE7F07">
                          <w:rPr>
                            <w:sz w:val="20"/>
                            <w:szCs w:val="20"/>
                          </w:rPr>
                          <w:fldChar w:fldCharType="separate"/>
                        </w:r>
                        <w:r w:rsidR="004D5B46">
                          <w:rPr>
                            <w:noProof/>
                            <w:sz w:val="20"/>
                            <w:szCs w:val="20"/>
                          </w:rPr>
                          <w:t>1</w:t>
                        </w:r>
                        <w:r w:rsidRPr="00AE7F07">
                          <w:rPr>
                            <w:sz w:val="20"/>
                            <w:szCs w:val="20"/>
                          </w:rPr>
                          <w:fldChar w:fldCharType="end"/>
                        </w:r>
                        <w:r w:rsidR="00E116B1">
                          <w:rPr>
                            <w:sz w:val="20"/>
                            <w:szCs w:val="20"/>
                          </w:rPr>
                          <w:t>.</w:t>
                        </w:r>
                        <w:r w:rsidRPr="00AE7F07">
                          <w:rPr>
                            <w:sz w:val="20"/>
                            <w:szCs w:val="20"/>
                          </w:rPr>
                          <w:t xml:space="preserve"> Synthetic population creation. Adapted from SIPHER information </w:t>
                        </w:r>
                        <w:hyperlink r:id="rId14" w:history="1">
                          <w:r w:rsidRPr="00AE7F07">
                            <w:rPr>
                              <w:rStyle w:val="Hyperlink"/>
                              <w:sz w:val="20"/>
                              <w:szCs w:val="20"/>
                            </w:rPr>
                            <w:t>video</w:t>
                          </w:r>
                        </w:hyperlink>
                        <w:r w:rsidRPr="00AE7F07">
                          <w:rPr>
                            <w:sz w:val="20"/>
                            <w:szCs w:val="20"/>
                          </w:rPr>
                          <w:t xml:space="preserve">. Survey data and census data are combined to </w:t>
                        </w:r>
                        <w:proofErr w:type="spellStart"/>
                        <w:proofErr w:type="gramStart"/>
                        <w:r w:rsidRPr="00AE7F07">
                          <w:rPr>
                            <w:sz w:val="20"/>
                            <w:szCs w:val="20"/>
                          </w:rPr>
                          <w:t>produced</w:t>
                        </w:r>
                        <w:proofErr w:type="spellEnd"/>
                        <w:proofErr w:type="gramEnd"/>
                        <w:r w:rsidRPr="00AE7F07">
                          <w:rPr>
                            <w:sz w:val="20"/>
                            <w:szCs w:val="20"/>
                          </w:rPr>
                          <w:t xml:space="preserve"> the ‘digital twin’ of the UK.</w:t>
                        </w:r>
                      </w:p>
                    </w:txbxContent>
                  </v:textbox>
                </v:shape>
                <w10:wrap type="square"/>
              </v:group>
            </w:pict>
          </mc:Fallback>
        </mc:AlternateContent>
      </w:r>
      <w:r w:rsidR="000E566F" w:rsidRPr="00B44A86">
        <w:rPr>
          <w:rFonts w:ascii="Arial" w:hAnsi="Arial" w:cs="Arial"/>
        </w:rPr>
        <w:t>which the characteristics of the 30,000 survey respondents</w:t>
      </w:r>
      <w:r w:rsidR="00D444A0" w:rsidRPr="00B44A86">
        <w:rPr>
          <w:rFonts w:ascii="Arial" w:hAnsi="Arial" w:cs="Arial"/>
        </w:rPr>
        <w:t xml:space="preserve"> are repeated throughout England and Wales to generate a representation of the likely characteristics and traits of the whole population. By combining the </w:t>
      </w:r>
      <w:r w:rsidR="00093BD7" w:rsidRPr="00B44A86">
        <w:rPr>
          <w:rFonts w:ascii="Arial" w:hAnsi="Arial" w:cs="Arial"/>
        </w:rPr>
        <w:t>full geographical coverage of the census with the in-depth data collected in the survey, it allows for the creation of ‘spatially representative</w:t>
      </w:r>
      <w:r w:rsidR="003E22B8" w:rsidRPr="00B44A86">
        <w:rPr>
          <w:rFonts w:ascii="Arial" w:hAnsi="Arial" w:cs="Arial"/>
        </w:rPr>
        <w:t xml:space="preserve"> individual data’ </w:t>
      </w:r>
      <w:r w:rsidR="003E22B8" w:rsidRPr="00B44A86">
        <w:rPr>
          <w:rFonts w:ascii="Arial" w:hAnsi="Arial" w:cs="Arial"/>
        </w:rPr>
        <w:fldChar w:fldCharType="begin"/>
      </w:r>
      <w:r w:rsidR="003E22B8" w:rsidRPr="00B44A86">
        <w:rPr>
          <w:rFonts w:ascii="Arial" w:hAnsi="Arial" w:cs="Arial"/>
        </w:rPr>
        <w:instrText xml:space="preserve"> ADDIN ZOTERO_ITEM CSL_CITATION {"citationID":"sOg7QLki","properties":{"formattedCitation":"(Wu et al., 2022)","plainCitation":"(Wu et al., 2022)","noteIndex":0},"citationItems":[{"id":13,"uris":["http://zotero.org/users/14333899/items/C42RT5TH"],"itemData":{"id":13,"type":"article-journal","abstract":"Abstract\n            In order to understand the health outcomes for distinct sub-groups of the population or across different geographies, it is advantageous to be able to build bespoke groupings from individual level data. Individuals possess distinct characteristics, exhibit distinct behaviours and accumulate their own unique history of exposure or experiences. However, in most disciplines, not least public health, there is a lack of individual level data available outside of secure settings, especially covering large portions of the population. This paper provides detail on the creation of a synthetic micro dataset for individuals in Great Britain who have detailed attributes which can be used to model a wide range of health and other outcomes. These attributes are constructed from a range of sources including the United Kingdom Census, survey and administrative datasets. It provides a rationale for the need for this synthetic population, discusses methods for creating this dataset and provides some example results of different attribute distributions for distinct sub-population groups and over different geographical areas.","container-title":"Scientific Data","DOI":"10.1038/s41597-022-01124-9","ISSN":"2052-4463","issue":"1","journalAbbreviation":"Sci Data","language":"en","page":"19","source":"DOI.org (Crossref)","title":"A synthetic population dataset for estimating small area health and socio-economic outcomes in Great Britain","volume":"9","author":[{"family":"Wu","given":"Guoqiang"},{"family":"Heppenstall","given":"Alison"},{"family":"Meier","given":"Petra"},{"family":"Purshouse","given":"Robin"},{"family":"Lomax","given":"Nik"}],"issued":{"date-parts":[["2022",1,20]]}}}],"schema":"https://github.com/citation-style-language/schema/raw/master/csl-citation.json"} </w:instrText>
      </w:r>
      <w:r w:rsidR="003E22B8" w:rsidRPr="00B44A86">
        <w:rPr>
          <w:rFonts w:ascii="Arial" w:hAnsi="Arial" w:cs="Arial"/>
        </w:rPr>
        <w:fldChar w:fldCharType="separate"/>
      </w:r>
      <w:r w:rsidR="003E22B8" w:rsidRPr="00B44A86">
        <w:rPr>
          <w:rFonts w:ascii="Arial" w:hAnsi="Arial" w:cs="Arial"/>
        </w:rPr>
        <w:t>(Wu et al., 2022)</w:t>
      </w:r>
      <w:r w:rsidR="003E22B8" w:rsidRPr="00B44A86">
        <w:rPr>
          <w:rFonts w:ascii="Arial" w:hAnsi="Arial" w:cs="Arial"/>
        </w:rPr>
        <w:fldChar w:fldCharType="end"/>
      </w:r>
      <w:r w:rsidR="003E22B8" w:rsidRPr="00B44A86">
        <w:rPr>
          <w:rFonts w:ascii="Arial" w:hAnsi="Arial" w:cs="Arial"/>
        </w:rPr>
        <w:t xml:space="preserve">. The combination of these data allows the harnessing of the detail-rich data in the survey </w:t>
      </w:r>
      <w:r w:rsidR="0085101C" w:rsidRPr="00B44A86">
        <w:rPr>
          <w:rFonts w:ascii="Arial" w:hAnsi="Arial" w:cs="Arial"/>
        </w:rPr>
        <w:t xml:space="preserve">with the aggregated geographical data across </w:t>
      </w:r>
      <w:r w:rsidR="00795864" w:rsidRPr="00B44A86">
        <w:rPr>
          <w:rFonts w:ascii="Arial" w:hAnsi="Arial" w:cs="Arial"/>
        </w:rPr>
        <w:t>the UK</w:t>
      </w:r>
      <w:r w:rsidR="0085101C" w:rsidRPr="00B44A86">
        <w:rPr>
          <w:rFonts w:ascii="Arial" w:hAnsi="Arial" w:cs="Arial"/>
        </w:rPr>
        <w:t xml:space="preserve">. This provides information about the different characteristics of the population and how </w:t>
      </w:r>
      <w:r w:rsidR="005C17BB" w:rsidRPr="00B44A86">
        <w:rPr>
          <w:rFonts w:ascii="Arial" w:hAnsi="Arial" w:cs="Arial"/>
        </w:rPr>
        <w:t xml:space="preserve">these characteristics vary across demographic profiles and geographical locations. </w:t>
      </w:r>
    </w:p>
    <w:p w14:paraId="192E9E93" w14:textId="77777777" w:rsidR="00AA7FD7" w:rsidRPr="00B44A86" w:rsidRDefault="00AA7FD7" w:rsidP="00B44A86">
      <w:pPr>
        <w:spacing w:line="360" w:lineRule="auto"/>
        <w:rPr>
          <w:rFonts w:ascii="Arial" w:hAnsi="Arial" w:cs="Arial"/>
        </w:rPr>
      </w:pPr>
    </w:p>
    <w:p w14:paraId="34B01AFC" w14:textId="144FCE3D" w:rsidR="00AA7FD7" w:rsidRPr="00B44A86" w:rsidRDefault="00A02191" w:rsidP="00B44A86">
      <w:pPr>
        <w:pStyle w:val="Heading1"/>
        <w:spacing w:line="360" w:lineRule="auto"/>
        <w:rPr>
          <w:rFonts w:ascii="Arial" w:hAnsi="Arial" w:cs="Arial"/>
          <w:b/>
          <w:bCs/>
          <w:sz w:val="28"/>
          <w:szCs w:val="28"/>
          <w:u w:val="single"/>
        </w:rPr>
      </w:pPr>
      <w:bookmarkStart w:id="1" w:name="_Toc170222834"/>
      <w:r w:rsidRPr="00B44A86">
        <w:rPr>
          <w:rFonts w:ascii="Arial" w:hAnsi="Arial" w:cs="Arial"/>
          <w:b/>
          <w:bCs/>
          <w:sz w:val="28"/>
          <w:szCs w:val="28"/>
          <w:u w:val="single"/>
        </w:rPr>
        <w:t>How will it be useful to me?</w:t>
      </w:r>
      <w:bookmarkEnd w:id="1"/>
    </w:p>
    <w:p w14:paraId="14CD6DC2" w14:textId="021B9D6C" w:rsidR="005E6EBD" w:rsidRPr="00B44A86" w:rsidRDefault="004F4C83" w:rsidP="00B44A86">
      <w:pPr>
        <w:spacing w:line="360" w:lineRule="auto"/>
        <w:rPr>
          <w:rFonts w:ascii="Arial" w:hAnsi="Arial" w:cs="Arial"/>
        </w:rPr>
      </w:pPr>
      <w:r w:rsidRPr="00B44A86">
        <w:rPr>
          <w:rFonts w:ascii="Arial" w:hAnsi="Arial" w:cs="Arial"/>
        </w:rPr>
        <w:t xml:space="preserve">The production </w:t>
      </w:r>
      <w:r w:rsidR="003F211F" w:rsidRPr="00B44A86">
        <w:rPr>
          <w:rFonts w:ascii="Arial" w:hAnsi="Arial" w:cs="Arial"/>
        </w:rPr>
        <w:t xml:space="preserve">of a </w:t>
      </w:r>
      <w:r w:rsidR="00763458" w:rsidRPr="00B44A86">
        <w:rPr>
          <w:rFonts w:ascii="Arial" w:hAnsi="Arial" w:cs="Arial"/>
        </w:rPr>
        <w:t>S</w:t>
      </w:r>
      <w:r w:rsidR="003F211F" w:rsidRPr="00B44A86">
        <w:rPr>
          <w:rFonts w:ascii="Arial" w:hAnsi="Arial" w:cs="Arial"/>
        </w:rPr>
        <w:t xml:space="preserve">ynthetic </w:t>
      </w:r>
      <w:r w:rsidR="00763458" w:rsidRPr="00B44A86">
        <w:rPr>
          <w:rFonts w:ascii="Arial" w:hAnsi="Arial" w:cs="Arial"/>
        </w:rPr>
        <w:t>P</w:t>
      </w:r>
      <w:r w:rsidR="003F211F" w:rsidRPr="00B44A86">
        <w:rPr>
          <w:rFonts w:ascii="Arial" w:hAnsi="Arial" w:cs="Arial"/>
        </w:rPr>
        <w:t xml:space="preserve">opulation can also be done on a more local level, using the same sources and techniques. For example, the characteristics of the 30,000 survey respondents </w:t>
      </w:r>
      <w:r w:rsidR="006E0E28" w:rsidRPr="00B44A86">
        <w:rPr>
          <w:rFonts w:ascii="Arial" w:hAnsi="Arial" w:cs="Arial"/>
        </w:rPr>
        <w:t>can</w:t>
      </w:r>
      <w:r w:rsidR="003F211F" w:rsidRPr="00B44A86">
        <w:rPr>
          <w:rFonts w:ascii="Arial" w:hAnsi="Arial" w:cs="Arial"/>
        </w:rPr>
        <w:t xml:space="preserve"> be applied to the 2.8 million adult (16+) population in Greater Manchester, which will act as a representation of the experiences of residents who live there. Conceptually, this is a mirrored image of the population of Greater Manchester and their likely characteristics and traits</w:t>
      </w:r>
      <w:r w:rsidR="00A65FF8" w:rsidRPr="00B44A86">
        <w:rPr>
          <w:rFonts w:ascii="Arial" w:hAnsi="Arial" w:cs="Arial"/>
        </w:rPr>
        <w:t>. T</w:t>
      </w:r>
      <w:r w:rsidR="003F211F" w:rsidRPr="00B44A86">
        <w:rPr>
          <w:rFonts w:ascii="Arial" w:hAnsi="Arial" w:cs="Arial"/>
        </w:rPr>
        <w:t xml:space="preserve">he person that originally filled out the survey </w:t>
      </w:r>
      <w:r w:rsidR="00A30537" w:rsidRPr="00B44A86">
        <w:rPr>
          <w:rFonts w:ascii="Arial" w:hAnsi="Arial" w:cs="Arial"/>
        </w:rPr>
        <w:t xml:space="preserve">may reside outside of Greater Manchester but shares characteristics that are representative of someone who does live in a particular region. This approach is valuable at more granular geographical levels, such as </w:t>
      </w:r>
      <w:r w:rsidR="005E6EBD" w:rsidRPr="00B44A86">
        <w:rPr>
          <w:rFonts w:ascii="Arial" w:hAnsi="Arial" w:cs="Arial"/>
        </w:rPr>
        <w:t xml:space="preserve">Middle layer Super Output Areas (MSOAs), where this level of data does not currently exist. </w:t>
      </w:r>
    </w:p>
    <w:p w14:paraId="06AE4DFF" w14:textId="4E3618A0" w:rsidR="00B54610" w:rsidRPr="00B44A86" w:rsidRDefault="001718A3" w:rsidP="00B44A86">
      <w:pPr>
        <w:spacing w:line="360" w:lineRule="auto"/>
        <w:rPr>
          <w:rFonts w:ascii="Arial" w:hAnsi="Arial" w:cs="Arial"/>
        </w:rPr>
      </w:pPr>
      <w:r w:rsidRPr="00B44A86">
        <w:rPr>
          <w:rFonts w:ascii="Arial" w:hAnsi="Arial" w:cs="Arial"/>
        </w:rPr>
        <w:t xml:space="preserve">The </w:t>
      </w:r>
      <w:r w:rsidR="00A6239E" w:rsidRPr="00B44A86">
        <w:rPr>
          <w:rFonts w:ascii="Arial" w:hAnsi="Arial" w:cs="Arial"/>
        </w:rPr>
        <w:t>S</w:t>
      </w:r>
      <w:r w:rsidRPr="00B44A86">
        <w:rPr>
          <w:rFonts w:ascii="Arial" w:hAnsi="Arial" w:cs="Arial"/>
        </w:rPr>
        <w:t xml:space="preserve">ynthetic </w:t>
      </w:r>
      <w:r w:rsidR="00A6239E" w:rsidRPr="00B44A86">
        <w:rPr>
          <w:rFonts w:ascii="Arial" w:hAnsi="Arial" w:cs="Arial"/>
        </w:rPr>
        <w:t>P</w:t>
      </w:r>
      <w:r w:rsidRPr="00B44A86">
        <w:rPr>
          <w:rFonts w:ascii="Arial" w:hAnsi="Arial" w:cs="Arial"/>
        </w:rPr>
        <w:t xml:space="preserve">opulation has been utilised across several projects within Greater Manchester so far. </w:t>
      </w:r>
      <w:r w:rsidR="00A22654" w:rsidRPr="00B44A86">
        <w:rPr>
          <w:rFonts w:ascii="Arial" w:hAnsi="Arial" w:cs="Arial"/>
        </w:rPr>
        <w:t xml:space="preserve">One example is its contribution to the evidence base of the </w:t>
      </w:r>
      <w:hyperlink r:id="rId15" w:history="1">
        <w:r w:rsidR="00A22654" w:rsidRPr="00B44A86">
          <w:rPr>
            <w:rStyle w:val="Hyperlink"/>
            <w:rFonts w:ascii="Arial" w:hAnsi="Arial" w:cs="Arial"/>
          </w:rPr>
          <w:t>Greater Manchester Independent Prosperity Review (IPR)</w:t>
        </w:r>
      </w:hyperlink>
      <w:r w:rsidR="009F063A" w:rsidRPr="00B44A86">
        <w:rPr>
          <w:rFonts w:ascii="Arial" w:hAnsi="Arial" w:cs="Arial"/>
        </w:rPr>
        <w:t xml:space="preserve">; </w:t>
      </w:r>
      <w:r w:rsidR="00A22654" w:rsidRPr="00B44A86">
        <w:rPr>
          <w:rFonts w:ascii="Arial" w:hAnsi="Arial" w:cs="Arial"/>
        </w:rPr>
        <w:t xml:space="preserve">maps produced using the </w:t>
      </w:r>
      <w:r w:rsidR="00183987" w:rsidRPr="00B44A86">
        <w:rPr>
          <w:rFonts w:ascii="Arial" w:hAnsi="Arial" w:cs="Arial"/>
        </w:rPr>
        <w:t>S</w:t>
      </w:r>
      <w:r w:rsidR="00A22654" w:rsidRPr="00B44A86">
        <w:rPr>
          <w:rFonts w:ascii="Arial" w:hAnsi="Arial" w:cs="Arial"/>
        </w:rPr>
        <w:t xml:space="preserve">ynthetic </w:t>
      </w:r>
      <w:r w:rsidR="00183987" w:rsidRPr="00B44A86">
        <w:rPr>
          <w:rFonts w:ascii="Arial" w:hAnsi="Arial" w:cs="Arial"/>
        </w:rPr>
        <w:t>P</w:t>
      </w:r>
      <w:r w:rsidR="00A22654" w:rsidRPr="00B44A86">
        <w:rPr>
          <w:rFonts w:ascii="Arial" w:hAnsi="Arial" w:cs="Arial"/>
        </w:rPr>
        <w:t>opulation were used in the Health Inequalities section of the review.</w:t>
      </w:r>
      <w:r w:rsidR="00B54610" w:rsidRPr="00B44A86">
        <w:rPr>
          <w:rFonts w:ascii="Arial" w:hAnsi="Arial" w:cs="Arial"/>
        </w:rPr>
        <w:t xml:space="preserve"> A more recent example is its contribution to the ongoing Alcohol Harms for NHS GM</w:t>
      </w:r>
      <w:r w:rsidR="00A077D9" w:rsidRPr="00B44A86">
        <w:rPr>
          <w:rFonts w:ascii="Arial" w:hAnsi="Arial" w:cs="Arial"/>
        </w:rPr>
        <w:t xml:space="preserve"> (covered </w:t>
      </w:r>
      <w:hyperlink w:anchor="_Case_Study_–" w:history="1">
        <w:r w:rsidR="00A077D9" w:rsidRPr="00B44A86">
          <w:rPr>
            <w:rStyle w:val="Hyperlink"/>
            <w:rFonts w:ascii="Arial" w:hAnsi="Arial" w:cs="Arial"/>
          </w:rPr>
          <w:t>here</w:t>
        </w:r>
      </w:hyperlink>
      <w:r w:rsidR="00A077D9" w:rsidRPr="00B44A86">
        <w:rPr>
          <w:rFonts w:ascii="Arial" w:hAnsi="Arial" w:cs="Arial"/>
        </w:rPr>
        <w:t>)</w:t>
      </w:r>
      <w:r w:rsidR="00B54610" w:rsidRPr="00B44A86">
        <w:rPr>
          <w:rFonts w:ascii="Arial" w:hAnsi="Arial" w:cs="Arial"/>
        </w:rPr>
        <w:t xml:space="preserve">, which is conducted across 5 local authorities (Bolton, Bury, Rochdale, Salford, and Trafford) to </w:t>
      </w:r>
      <w:r w:rsidR="00B54610" w:rsidRPr="00B44A86">
        <w:rPr>
          <w:rFonts w:ascii="Arial" w:hAnsi="Arial" w:cs="Arial"/>
        </w:rPr>
        <w:lastRenderedPageBreak/>
        <w:t xml:space="preserve">investigate those affected by, or at risk of, alcohol-related harm. In this research, the </w:t>
      </w:r>
      <w:r w:rsidR="00043837" w:rsidRPr="00B44A86">
        <w:rPr>
          <w:rFonts w:ascii="Arial" w:hAnsi="Arial" w:cs="Arial"/>
        </w:rPr>
        <w:t>S</w:t>
      </w:r>
      <w:r w:rsidR="00B54610" w:rsidRPr="00B44A86">
        <w:rPr>
          <w:rFonts w:ascii="Arial" w:hAnsi="Arial" w:cs="Arial"/>
        </w:rPr>
        <w:t xml:space="preserve">ynthetic </w:t>
      </w:r>
      <w:r w:rsidR="00043837" w:rsidRPr="00B44A86">
        <w:rPr>
          <w:rFonts w:ascii="Arial" w:hAnsi="Arial" w:cs="Arial"/>
        </w:rPr>
        <w:t>P</w:t>
      </w:r>
      <w:r w:rsidR="00B54610" w:rsidRPr="00B44A86">
        <w:rPr>
          <w:rFonts w:ascii="Arial" w:hAnsi="Arial" w:cs="Arial"/>
        </w:rPr>
        <w:t>opulation data was utilised alongside hospital spells data (collected by NHS GM Integrated Care System) and the National Drug Treatment Monitoring System (NDTMS). Beyond Greater Manchester, it has also been utilised in Scotland to observe 10-year projections of the impact of policy changes on mental health within their population.</w:t>
      </w:r>
    </w:p>
    <w:p w14:paraId="42948265" w14:textId="2D13A352" w:rsidR="00B54610" w:rsidRPr="00B44A86" w:rsidRDefault="00896908" w:rsidP="00B44A86">
      <w:pPr>
        <w:spacing w:line="360" w:lineRule="auto"/>
        <w:rPr>
          <w:rFonts w:ascii="Arial" w:hAnsi="Arial" w:cs="Arial"/>
        </w:rPr>
      </w:pPr>
      <w:r w:rsidRPr="00B44A86">
        <w:rPr>
          <w:rFonts w:ascii="Arial" w:hAnsi="Arial" w:cs="Arial"/>
        </w:rPr>
        <w:t>These projects in Greater Manchester</w:t>
      </w:r>
      <w:r w:rsidR="0017699F" w:rsidRPr="00B44A86">
        <w:rPr>
          <w:rFonts w:ascii="Arial" w:hAnsi="Arial" w:cs="Arial"/>
        </w:rPr>
        <w:t xml:space="preserve"> and Scotland</w:t>
      </w:r>
      <w:r w:rsidRPr="00B44A86">
        <w:rPr>
          <w:rFonts w:ascii="Arial" w:hAnsi="Arial" w:cs="Arial"/>
        </w:rPr>
        <w:t xml:space="preserve"> are a great example of how this tool can be used </w:t>
      </w:r>
      <w:r w:rsidR="00D9335A" w:rsidRPr="00B44A86">
        <w:rPr>
          <w:rFonts w:ascii="Arial" w:hAnsi="Arial" w:cs="Arial"/>
        </w:rPr>
        <w:t>for multiple purposes</w:t>
      </w:r>
      <w:r w:rsidR="00F73557" w:rsidRPr="00B44A86">
        <w:rPr>
          <w:rFonts w:ascii="Arial" w:hAnsi="Arial" w:cs="Arial"/>
        </w:rPr>
        <w:t>.</w:t>
      </w:r>
    </w:p>
    <w:p w14:paraId="4E78EC95" w14:textId="77777777" w:rsidR="00DE78FC" w:rsidRPr="00B44A86" w:rsidRDefault="00DE78FC" w:rsidP="00B44A86">
      <w:pPr>
        <w:spacing w:line="360" w:lineRule="auto"/>
        <w:rPr>
          <w:rFonts w:ascii="Arial" w:hAnsi="Arial" w:cs="Arial"/>
        </w:rPr>
      </w:pPr>
    </w:p>
    <w:p w14:paraId="2A443932" w14:textId="1DE0C93F" w:rsidR="00DE78FC" w:rsidRPr="00B44A86" w:rsidRDefault="00DE78FC" w:rsidP="00B44A86">
      <w:pPr>
        <w:pStyle w:val="Heading1"/>
        <w:spacing w:line="360" w:lineRule="auto"/>
        <w:rPr>
          <w:rFonts w:ascii="Arial" w:hAnsi="Arial" w:cs="Arial"/>
          <w:b/>
          <w:bCs/>
          <w:sz w:val="28"/>
          <w:szCs w:val="28"/>
          <w:u w:val="single"/>
        </w:rPr>
      </w:pPr>
      <w:bookmarkStart w:id="2" w:name="_How_Reliable_is"/>
      <w:bookmarkStart w:id="3" w:name="_Toc170222835"/>
      <w:bookmarkEnd w:id="2"/>
      <w:r w:rsidRPr="00B44A86">
        <w:rPr>
          <w:rFonts w:ascii="Arial" w:hAnsi="Arial" w:cs="Arial"/>
          <w:b/>
          <w:bCs/>
          <w:sz w:val="28"/>
          <w:szCs w:val="28"/>
          <w:u w:val="single"/>
        </w:rPr>
        <w:t>How Reliable is this data source?</w:t>
      </w:r>
      <w:bookmarkEnd w:id="3"/>
    </w:p>
    <w:p w14:paraId="3C7F3B2A" w14:textId="197BEBB3" w:rsidR="009204FA" w:rsidRPr="00B44A86" w:rsidRDefault="0048388F" w:rsidP="00B44A86">
      <w:pPr>
        <w:spacing w:line="360" w:lineRule="auto"/>
        <w:rPr>
          <w:rFonts w:ascii="Arial" w:hAnsi="Arial" w:cs="Arial"/>
        </w:rPr>
      </w:pPr>
      <w:r w:rsidRPr="00B44A86">
        <w:rPr>
          <w:rFonts w:ascii="Arial" w:hAnsi="Arial" w:cs="Arial"/>
        </w:rPr>
        <w:t xml:space="preserve">When considering </w:t>
      </w:r>
      <w:r w:rsidR="002B6A4D" w:rsidRPr="00B44A86">
        <w:rPr>
          <w:rFonts w:ascii="Arial" w:hAnsi="Arial" w:cs="Arial"/>
        </w:rPr>
        <w:t>whether</w:t>
      </w:r>
      <w:r w:rsidRPr="00B44A86">
        <w:rPr>
          <w:rFonts w:ascii="Arial" w:hAnsi="Arial" w:cs="Arial"/>
        </w:rPr>
        <w:t xml:space="preserve"> to use the </w:t>
      </w:r>
      <w:r w:rsidR="00706769" w:rsidRPr="00B44A86">
        <w:rPr>
          <w:rFonts w:ascii="Arial" w:hAnsi="Arial" w:cs="Arial"/>
        </w:rPr>
        <w:t>S</w:t>
      </w:r>
      <w:r w:rsidRPr="00B44A86">
        <w:rPr>
          <w:rFonts w:ascii="Arial" w:hAnsi="Arial" w:cs="Arial"/>
        </w:rPr>
        <w:t xml:space="preserve">ynthetic </w:t>
      </w:r>
      <w:r w:rsidR="00706769" w:rsidRPr="00B44A86">
        <w:rPr>
          <w:rFonts w:ascii="Arial" w:hAnsi="Arial" w:cs="Arial"/>
        </w:rPr>
        <w:t>P</w:t>
      </w:r>
      <w:r w:rsidRPr="00B44A86">
        <w:rPr>
          <w:rFonts w:ascii="Arial" w:hAnsi="Arial" w:cs="Arial"/>
        </w:rPr>
        <w:t xml:space="preserve">opulation, it is important to think about the reliability of this synthetic data source and whether it is fit for your purposes. </w:t>
      </w:r>
      <w:r w:rsidR="00C05801" w:rsidRPr="00B44A86">
        <w:rPr>
          <w:rFonts w:ascii="Arial" w:hAnsi="Arial" w:cs="Arial"/>
        </w:rPr>
        <w:t>The variab</w:t>
      </w:r>
      <w:r w:rsidR="002B6A4D" w:rsidRPr="00B44A86">
        <w:rPr>
          <w:rFonts w:ascii="Arial" w:hAnsi="Arial" w:cs="Arial"/>
        </w:rPr>
        <w:t xml:space="preserve">les you wish to link from the </w:t>
      </w:r>
      <w:r w:rsidR="00487545" w:rsidRPr="00B44A86">
        <w:rPr>
          <w:rFonts w:ascii="Arial" w:hAnsi="Arial" w:cs="Arial"/>
        </w:rPr>
        <w:t>S</w:t>
      </w:r>
      <w:r w:rsidR="002B6A4D" w:rsidRPr="00B44A86">
        <w:rPr>
          <w:rFonts w:ascii="Arial" w:hAnsi="Arial" w:cs="Arial"/>
        </w:rPr>
        <w:t xml:space="preserve">ynthetic </w:t>
      </w:r>
      <w:r w:rsidR="00487545" w:rsidRPr="00B44A86">
        <w:rPr>
          <w:rFonts w:ascii="Arial" w:hAnsi="Arial" w:cs="Arial"/>
        </w:rPr>
        <w:t>P</w:t>
      </w:r>
      <w:r w:rsidR="002B6A4D" w:rsidRPr="00B44A86">
        <w:rPr>
          <w:rFonts w:ascii="Arial" w:hAnsi="Arial" w:cs="Arial"/>
        </w:rPr>
        <w:t xml:space="preserve">opulation will help you in deciding how high your level of confidence should be when looking at the outputs of the data. </w:t>
      </w:r>
    </w:p>
    <w:p w14:paraId="2C375660" w14:textId="145EDD5A" w:rsidR="00E92CDD" w:rsidRPr="00B44A86" w:rsidRDefault="00BE2293" w:rsidP="00B44A86">
      <w:pPr>
        <w:spacing w:line="360" w:lineRule="auto"/>
        <w:rPr>
          <w:rFonts w:ascii="Arial" w:hAnsi="Arial" w:cs="Arial"/>
        </w:rPr>
      </w:pPr>
      <w:r w:rsidRPr="00B44A86">
        <w:rPr>
          <w:rFonts w:ascii="Arial" w:hAnsi="Arial" w:cs="Arial"/>
        </w:rPr>
        <w:t xml:space="preserve">As mentioned in a </w:t>
      </w:r>
      <w:hyperlink w:anchor="_Introduction" w:history="1">
        <w:r w:rsidRPr="00B44A86">
          <w:rPr>
            <w:rStyle w:val="Hyperlink"/>
            <w:rFonts w:ascii="Arial" w:hAnsi="Arial" w:cs="Arial"/>
          </w:rPr>
          <w:t>previous section</w:t>
        </w:r>
      </w:hyperlink>
      <w:r w:rsidRPr="00B44A86">
        <w:rPr>
          <w:rFonts w:ascii="Arial" w:hAnsi="Arial" w:cs="Arial"/>
        </w:rPr>
        <w:t>,</w:t>
      </w:r>
      <w:r w:rsidR="00B75657" w:rsidRPr="00B44A86">
        <w:rPr>
          <w:rFonts w:ascii="Arial" w:hAnsi="Arial" w:cs="Arial"/>
        </w:rPr>
        <w:t xml:space="preserve"> </w:t>
      </w:r>
      <w:r w:rsidR="00B1021F" w:rsidRPr="00B44A86">
        <w:rPr>
          <w:rFonts w:ascii="Arial" w:hAnsi="Arial" w:cs="Arial"/>
        </w:rPr>
        <w:t xml:space="preserve">survey data was aligned with census data to produce the </w:t>
      </w:r>
      <w:r w:rsidR="00C7165B" w:rsidRPr="00B44A86">
        <w:rPr>
          <w:rFonts w:ascii="Arial" w:hAnsi="Arial" w:cs="Arial"/>
        </w:rPr>
        <w:t>S</w:t>
      </w:r>
      <w:r w:rsidR="00B1021F" w:rsidRPr="00B44A86">
        <w:rPr>
          <w:rFonts w:ascii="Arial" w:hAnsi="Arial" w:cs="Arial"/>
        </w:rPr>
        <w:t xml:space="preserve">ynthetic </w:t>
      </w:r>
      <w:r w:rsidR="00C7165B" w:rsidRPr="00B44A86">
        <w:rPr>
          <w:rFonts w:ascii="Arial" w:hAnsi="Arial" w:cs="Arial"/>
        </w:rPr>
        <w:t>P</w:t>
      </w:r>
      <w:r w:rsidR="00B1021F" w:rsidRPr="00B44A86">
        <w:rPr>
          <w:rFonts w:ascii="Arial" w:hAnsi="Arial" w:cs="Arial"/>
        </w:rPr>
        <w:t>opulation dataset</w:t>
      </w:r>
      <w:r w:rsidR="009204FA" w:rsidRPr="00B44A86">
        <w:rPr>
          <w:rFonts w:ascii="Arial" w:hAnsi="Arial" w:cs="Arial"/>
        </w:rPr>
        <w:t>.</w:t>
      </w:r>
      <w:r w:rsidR="00311E03" w:rsidRPr="00B44A86">
        <w:rPr>
          <w:rFonts w:ascii="Arial" w:hAnsi="Arial" w:cs="Arial"/>
        </w:rPr>
        <w:t xml:space="preserve"> The variables that have been aligned across the </w:t>
      </w:r>
      <w:hyperlink r:id="rId16" w:history="1">
        <w:r w:rsidR="00311E03" w:rsidRPr="00B44A86">
          <w:rPr>
            <w:rStyle w:val="Hyperlink"/>
            <w:rFonts w:ascii="Arial" w:hAnsi="Arial" w:cs="Arial"/>
          </w:rPr>
          <w:t>Understanding Society</w:t>
        </w:r>
      </w:hyperlink>
      <w:r w:rsidR="008B5DF4" w:rsidRPr="00B44A86">
        <w:rPr>
          <w:rFonts w:ascii="Arial" w:hAnsi="Arial" w:cs="Arial"/>
        </w:rPr>
        <w:t xml:space="preserve"> survey and </w:t>
      </w:r>
      <w:r w:rsidR="0025267E" w:rsidRPr="00B44A86">
        <w:rPr>
          <w:rFonts w:ascii="Arial" w:hAnsi="Arial" w:cs="Arial"/>
        </w:rPr>
        <w:t>the Census</w:t>
      </w:r>
      <w:r w:rsidR="00A0378D" w:rsidRPr="00B44A86">
        <w:rPr>
          <w:rFonts w:ascii="Arial" w:hAnsi="Arial" w:cs="Arial"/>
        </w:rPr>
        <w:t xml:space="preserve"> data can be treated with a high level of confidenc</w:t>
      </w:r>
      <w:r w:rsidR="0075645E" w:rsidRPr="00B44A86">
        <w:rPr>
          <w:rFonts w:ascii="Arial" w:hAnsi="Arial" w:cs="Arial"/>
        </w:rPr>
        <w:t>e, because they draw on survey variables which were used as constraints</w:t>
      </w:r>
      <w:r w:rsidR="000B3BA4" w:rsidRPr="00B44A86">
        <w:rPr>
          <w:rFonts w:ascii="Arial" w:hAnsi="Arial" w:cs="Arial"/>
        </w:rPr>
        <w:t>, or are very strongly associated with these constraints</w:t>
      </w:r>
      <w:r w:rsidR="004A5EA2" w:rsidRPr="00B44A86">
        <w:rPr>
          <w:rFonts w:ascii="Arial" w:hAnsi="Arial" w:cs="Arial"/>
        </w:rPr>
        <w:t>, and</w:t>
      </w:r>
      <w:r w:rsidR="000B3BA4" w:rsidRPr="00B44A86">
        <w:rPr>
          <w:rFonts w:ascii="Arial" w:hAnsi="Arial" w:cs="Arial"/>
        </w:rPr>
        <w:t xml:space="preserve"> will give the most meaningful information </w:t>
      </w:r>
      <w:r w:rsidR="00C475A9" w:rsidRPr="00B44A86">
        <w:rPr>
          <w:rFonts w:ascii="Arial" w:hAnsi="Arial" w:cs="Arial"/>
        </w:rPr>
        <w:t>(</w:t>
      </w:r>
      <w:hyperlink r:id="rId17" w:history="1">
        <w:r w:rsidR="00C475A9" w:rsidRPr="00B44A86">
          <w:rPr>
            <w:rStyle w:val="Hyperlink"/>
            <w:rFonts w:ascii="Arial" w:hAnsi="Arial" w:cs="Arial"/>
          </w:rPr>
          <w:t>source</w:t>
        </w:r>
      </w:hyperlink>
      <w:r w:rsidR="00C475A9" w:rsidRPr="00B44A86">
        <w:rPr>
          <w:rFonts w:ascii="Arial" w:hAnsi="Arial" w:cs="Arial"/>
        </w:rPr>
        <w:t>)</w:t>
      </w:r>
      <w:r w:rsidR="005D7790" w:rsidRPr="00B44A86">
        <w:rPr>
          <w:rFonts w:ascii="Arial" w:hAnsi="Arial" w:cs="Arial"/>
        </w:rPr>
        <w:t xml:space="preserve">. </w:t>
      </w:r>
      <w:r w:rsidR="00D01B7C" w:rsidRPr="00B44A86">
        <w:rPr>
          <w:rFonts w:ascii="Arial" w:hAnsi="Arial" w:cs="Arial"/>
        </w:rPr>
        <w:t>The 8 constraint variables (and therefor the most reliable variables to investigate) are: age/sex, highest qualification</w:t>
      </w:r>
      <w:r w:rsidR="002E5D4E" w:rsidRPr="00B44A86">
        <w:rPr>
          <w:rFonts w:ascii="Arial" w:hAnsi="Arial" w:cs="Arial"/>
        </w:rPr>
        <w:t xml:space="preserve">, ethnicity, marital status, economic activity, general health, household tenure, and household type (composition). </w:t>
      </w:r>
      <w:r w:rsidR="00ED59F1" w:rsidRPr="00B44A86">
        <w:rPr>
          <w:rFonts w:ascii="Arial" w:hAnsi="Arial" w:cs="Arial"/>
        </w:rPr>
        <w:t xml:space="preserve">The 8 variables that </w:t>
      </w:r>
      <w:r w:rsidR="005F1F8D" w:rsidRPr="00B44A86">
        <w:rPr>
          <w:rFonts w:ascii="Arial" w:hAnsi="Arial" w:cs="Arial"/>
        </w:rPr>
        <w:t>are</w:t>
      </w:r>
      <w:r w:rsidR="009E45B4" w:rsidRPr="00B44A86">
        <w:rPr>
          <w:rFonts w:ascii="Arial" w:hAnsi="Arial" w:cs="Arial"/>
        </w:rPr>
        <w:t xml:space="preserve"> strongly associated with the constraint variables are: occupational group, financial hardship, health indicators and health risk factors,</w:t>
      </w:r>
      <w:r w:rsidR="00BE69B9" w:rsidRPr="00B44A86">
        <w:rPr>
          <w:rFonts w:ascii="Arial" w:hAnsi="Arial" w:cs="Arial"/>
        </w:rPr>
        <w:t xml:space="preserve"> benefit payments, housing quality, neighbourhood safety, and resources available to individuals and households. </w:t>
      </w:r>
      <w:r w:rsidR="00C51D74" w:rsidRPr="00B44A86">
        <w:rPr>
          <w:rFonts w:ascii="Arial" w:hAnsi="Arial" w:cs="Arial"/>
        </w:rPr>
        <w:t>Applications</w:t>
      </w:r>
      <w:r w:rsidR="00DB19B8" w:rsidRPr="00B44A86">
        <w:rPr>
          <w:rFonts w:ascii="Arial" w:hAnsi="Arial" w:cs="Arial"/>
        </w:rPr>
        <w:t xml:space="preserve"> using survey variables with unknown or unvalidated associations with the constraints, or</w:t>
      </w:r>
      <w:r w:rsidR="001C0FB1" w:rsidRPr="00B44A86">
        <w:rPr>
          <w:rFonts w:ascii="Arial" w:hAnsi="Arial" w:cs="Arial"/>
        </w:rPr>
        <w:t xml:space="preserve"> those reflecting distinct individual experiences (e.g., commuting time), are likely to be less meaningful. </w:t>
      </w:r>
      <w:r w:rsidR="00E92CDD" w:rsidRPr="00B44A86">
        <w:rPr>
          <w:rFonts w:ascii="Arial" w:hAnsi="Arial" w:cs="Arial"/>
        </w:rPr>
        <w:t xml:space="preserve">External validation of variables prior to usage is recommended. </w:t>
      </w:r>
    </w:p>
    <w:p w14:paraId="1A14DAC4" w14:textId="77777777" w:rsidR="007858E8" w:rsidRPr="00B44A86" w:rsidRDefault="007858E8" w:rsidP="00B44A86">
      <w:pPr>
        <w:spacing w:line="360" w:lineRule="auto"/>
        <w:rPr>
          <w:rFonts w:ascii="Arial" w:hAnsi="Arial" w:cs="Arial"/>
        </w:rPr>
      </w:pPr>
    </w:p>
    <w:p w14:paraId="15F2A01B" w14:textId="49A88E2F" w:rsidR="00E92CDD" w:rsidRPr="00B44A86" w:rsidRDefault="00E92CDD" w:rsidP="00B44A86">
      <w:pPr>
        <w:pStyle w:val="Heading2"/>
        <w:spacing w:line="360" w:lineRule="auto"/>
        <w:rPr>
          <w:rFonts w:ascii="Arial" w:hAnsi="Arial" w:cs="Arial"/>
          <w:b/>
          <w:bCs/>
          <w:sz w:val="24"/>
          <w:szCs w:val="24"/>
          <w:u w:val="single"/>
        </w:rPr>
      </w:pPr>
      <w:bookmarkStart w:id="4" w:name="_Toc170222836"/>
      <w:r w:rsidRPr="00B44A86">
        <w:rPr>
          <w:rFonts w:ascii="Arial" w:hAnsi="Arial" w:cs="Arial"/>
          <w:b/>
          <w:bCs/>
          <w:sz w:val="24"/>
          <w:szCs w:val="24"/>
          <w:u w:val="single"/>
        </w:rPr>
        <w:t>External Validation</w:t>
      </w:r>
      <w:bookmarkEnd w:id="4"/>
    </w:p>
    <w:p w14:paraId="77059DEF" w14:textId="477B2CDE" w:rsidR="006B4827" w:rsidRPr="00B44A86" w:rsidRDefault="006B4827" w:rsidP="00B44A86">
      <w:pPr>
        <w:spacing w:line="360" w:lineRule="auto"/>
        <w:rPr>
          <w:rFonts w:ascii="Arial" w:hAnsi="Arial" w:cs="Arial"/>
        </w:rPr>
      </w:pPr>
      <w:r w:rsidRPr="00B44A86">
        <w:rPr>
          <w:rFonts w:ascii="Arial" w:hAnsi="Arial" w:cs="Arial"/>
        </w:rPr>
        <w:t xml:space="preserve">External validation </w:t>
      </w:r>
      <w:r w:rsidR="0091666D" w:rsidRPr="00B44A86">
        <w:rPr>
          <w:rFonts w:ascii="Arial" w:hAnsi="Arial" w:cs="Arial"/>
        </w:rPr>
        <w:t>involves comparing the patterns seen in the Synthetic</w:t>
      </w:r>
      <w:r w:rsidR="00C81C85" w:rsidRPr="00B44A86">
        <w:rPr>
          <w:rFonts w:ascii="Arial" w:hAnsi="Arial" w:cs="Arial"/>
        </w:rPr>
        <w:t xml:space="preserve"> </w:t>
      </w:r>
      <w:r w:rsidR="0091666D" w:rsidRPr="00B44A86">
        <w:rPr>
          <w:rFonts w:ascii="Arial" w:hAnsi="Arial" w:cs="Arial"/>
        </w:rPr>
        <w:t>Population with those from a reliable external data source. This helps</w:t>
      </w:r>
      <w:r w:rsidR="00C81C85" w:rsidRPr="00B44A86">
        <w:rPr>
          <w:rFonts w:ascii="Arial" w:hAnsi="Arial" w:cs="Arial"/>
        </w:rPr>
        <w:t xml:space="preserve"> </w:t>
      </w:r>
      <w:r w:rsidR="0091666D" w:rsidRPr="00B44A86">
        <w:rPr>
          <w:rFonts w:ascii="Arial" w:hAnsi="Arial" w:cs="Arial"/>
        </w:rPr>
        <w:t>determine if the Synthetic Population</w:t>
      </w:r>
      <w:r w:rsidR="00C81C85" w:rsidRPr="00B44A86">
        <w:rPr>
          <w:rFonts w:ascii="Arial" w:hAnsi="Arial" w:cs="Arial"/>
        </w:rPr>
        <w:t xml:space="preserve"> </w:t>
      </w:r>
      <w:r w:rsidR="0091666D" w:rsidRPr="00B44A86">
        <w:rPr>
          <w:rFonts w:ascii="Arial" w:hAnsi="Arial" w:cs="Arial"/>
        </w:rPr>
        <w:t xml:space="preserve">is suitable for a specific context and the related variables. </w:t>
      </w:r>
    </w:p>
    <w:p w14:paraId="0D4F8371" w14:textId="1048039B" w:rsidR="004715B0" w:rsidRPr="00B44A86" w:rsidRDefault="004715B0" w:rsidP="00B44A86">
      <w:pPr>
        <w:pStyle w:val="Heading3"/>
        <w:spacing w:line="360" w:lineRule="auto"/>
        <w:rPr>
          <w:rFonts w:ascii="Arial" w:hAnsi="Arial" w:cs="Arial"/>
          <w:b/>
          <w:bCs/>
          <w:sz w:val="22"/>
          <w:szCs w:val="22"/>
          <w:u w:val="single"/>
        </w:rPr>
      </w:pPr>
      <w:bookmarkStart w:id="5" w:name="_Example:_Employment_Deprivation"/>
      <w:bookmarkStart w:id="6" w:name="_Toc170222837"/>
      <w:bookmarkEnd w:id="5"/>
      <w:r w:rsidRPr="00B44A86">
        <w:rPr>
          <w:rFonts w:ascii="Arial" w:hAnsi="Arial" w:cs="Arial"/>
          <w:b/>
          <w:bCs/>
          <w:sz w:val="22"/>
          <w:szCs w:val="22"/>
          <w:u w:val="single"/>
        </w:rPr>
        <w:lastRenderedPageBreak/>
        <w:t>Example: Employment Deprivation</w:t>
      </w:r>
      <w:bookmarkEnd w:id="6"/>
    </w:p>
    <w:p w14:paraId="7C5B225C" w14:textId="351B957E" w:rsidR="004715B0" w:rsidRPr="00B44A86" w:rsidRDefault="004715B0" w:rsidP="00B44A86">
      <w:pPr>
        <w:spacing w:line="360" w:lineRule="auto"/>
        <w:rPr>
          <w:rFonts w:ascii="Arial" w:hAnsi="Arial" w:cs="Arial"/>
        </w:rPr>
      </w:pPr>
      <w:r w:rsidRPr="00B44A86">
        <w:rPr>
          <w:rFonts w:ascii="Arial" w:hAnsi="Arial" w:cs="Arial"/>
        </w:rPr>
        <w:t xml:space="preserve">To see if the Synthetic Population dataset can accurately </w:t>
      </w:r>
      <w:r w:rsidR="00B829CE" w:rsidRPr="00B44A86">
        <w:rPr>
          <w:rFonts w:ascii="Arial" w:hAnsi="Arial" w:cs="Arial"/>
        </w:rPr>
        <w:t xml:space="preserve">reflect employment deprivation as defined by the Scottish Index of Multiple Deprivation (SIMD) 2020, </w:t>
      </w:r>
      <w:r w:rsidR="008476A2" w:rsidRPr="00B44A86">
        <w:rPr>
          <w:rFonts w:ascii="Arial" w:hAnsi="Arial" w:cs="Arial"/>
        </w:rPr>
        <w:t xml:space="preserve">an external validation </w:t>
      </w:r>
      <w:r w:rsidR="006E1C56" w:rsidRPr="00B44A86">
        <w:rPr>
          <w:rFonts w:ascii="Arial" w:hAnsi="Arial" w:cs="Arial"/>
        </w:rPr>
        <w:t>was</w:t>
      </w:r>
      <w:r w:rsidR="008476A2" w:rsidRPr="00B44A86">
        <w:rPr>
          <w:rFonts w:ascii="Arial" w:hAnsi="Arial" w:cs="Arial"/>
        </w:rPr>
        <w:t xml:space="preserve"> conducted. </w:t>
      </w:r>
      <w:r w:rsidR="00C81C85" w:rsidRPr="00B44A86">
        <w:rPr>
          <w:rFonts w:ascii="Arial" w:hAnsi="Arial" w:cs="Arial"/>
        </w:rPr>
        <w:t>This was chosen because employment deprivation can be clearly measured using the Understanding Society survey.</w:t>
      </w:r>
      <w:r w:rsidR="007858E8" w:rsidRPr="00B44A86">
        <w:rPr>
          <w:rFonts w:ascii="Arial" w:hAnsi="Arial" w:cs="Arial"/>
        </w:rPr>
        <w:t xml:space="preserve"> </w:t>
      </w:r>
    </w:p>
    <w:p w14:paraId="046D7F01" w14:textId="4D302F32" w:rsidR="007858E8" w:rsidRPr="00B44A86" w:rsidRDefault="007858E8" w:rsidP="00B44A86">
      <w:pPr>
        <w:spacing w:line="360" w:lineRule="auto"/>
        <w:rPr>
          <w:rFonts w:ascii="Arial" w:hAnsi="Arial" w:cs="Arial"/>
        </w:rPr>
      </w:pPr>
      <w:r w:rsidRPr="00B44A86">
        <w:rPr>
          <w:rFonts w:ascii="Arial" w:hAnsi="Arial" w:cs="Arial"/>
        </w:rPr>
        <w:t>The SIMD 2020 defines employment deprivation using the following criteria:</w:t>
      </w:r>
    </w:p>
    <w:p w14:paraId="34A43B90" w14:textId="7C591CF8" w:rsidR="007858E8" w:rsidRPr="00B44A86" w:rsidRDefault="006E1C56" w:rsidP="00B44A86">
      <w:pPr>
        <w:pStyle w:val="ListParagraph"/>
        <w:numPr>
          <w:ilvl w:val="0"/>
          <w:numId w:val="1"/>
        </w:numPr>
        <w:spacing w:line="360" w:lineRule="auto"/>
        <w:rPr>
          <w:rFonts w:ascii="Arial" w:hAnsi="Arial" w:cs="Arial"/>
        </w:rPr>
      </w:pPr>
      <w:r w:rsidRPr="00B44A86">
        <w:rPr>
          <w:rFonts w:ascii="Arial" w:hAnsi="Arial" w:cs="Arial"/>
        </w:rPr>
        <w:t>Working-age individuals receiving Jobseeker’s Allowance.</w:t>
      </w:r>
    </w:p>
    <w:p w14:paraId="3F66E564" w14:textId="1B6DF947" w:rsidR="006E1C56" w:rsidRPr="00B44A86" w:rsidRDefault="006E1C56" w:rsidP="00B44A86">
      <w:pPr>
        <w:pStyle w:val="ListParagraph"/>
        <w:numPr>
          <w:ilvl w:val="0"/>
          <w:numId w:val="1"/>
        </w:numPr>
        <w:spacing w:line="360" w:lineRule="auto"/>
        <w:rPr>
          <w:rFonts w:ascii="Arial" w:hAnsi="Arial" w:cs="Arial"/>
        </w:rPr>
      </w:pPr>
      <w:r w:rsidRPr="00B44A86">
        <w:rPr>
          <w:rFonts w:ascii="Arial" w:hAnsi="Arial" w:cs="Arial"/>
        </w:rPr>
        <w:t xml:space="preserve">Working-age individuals receiving Incapacity Benefit, Employment and Support Allowance, or Severe Disablement Allowance. </w:t>
      </w:r>
    </w:p>
    <w:p w14:paraId="6B83BAE8" w14:textId="6A3581FC" w:rsidR="006E1C56" w:rsidRPr="00B44A86" w:rsidRDefault="006E1C56" w:rsidP="00B44A86">
      <w:pPr>
        <w:pStyle w:val="ListParagraph"/>
        <w:numPr>
          <w:ilvl w:val="0"/>
          <w:numId w:val="1"/>
        </w:numPr>
        <w:spacing w:line="360" w:lineRule="auto"/>
        <w:rPr>
          <w:rFonts w:ascii="Arial" w:hAnsi="Arial" w:cs="Arial"/>
        </w:rPr>
      </w:pPr>
      <w:r w:rsidRPr="00B44A86">
        <w:rPr>
          <w:rFonts w:ascii="Arial" w:hAnsi="Arial" w:cs="Arial"/>
        </w:rPr>
        <w:t xml:space="preserve">Working-age individuals receiving Universal Credit but not employed. </w:t>
      </w:r>
    </w:p>
    <w:p w14:paraId="24312C73" w14:textId="518C4043" w:rsidR="006E1C56" w:rsidRPr="00B44A86" w:rsidRDefault="003E3A5E" w:rsidP="00B44A86">
      <w:pPr>
        <w:spacing w:line="360" w:lineRule="auto"/>
        <w:rPr>
          <w:rFonts w:ascii="Arial" w:hAnsi="Arial" w:cs="Arial"/>
        </w:rPr>
      </w:pPr>
      <w:r w:rsidRPr="00B44A86">
        <w:rPr>
          <w:rFonts w:ascii="Arial" w:hAnsi="Arial" w:cs="Arial"/>
        </w:rPr>
        <w:t xml:space="preserve">The analysis indicated that the Synthetic Population generally matches well with the SIMD’s measure of employment deprivation, especially in areas with low to medium-high levels of employment </w:t>
      </w:r>
      <w:r w:rsidR="002B050A" w:rsidRPr="00B44A86">
        <w:rPr>
          <w:rFonts w:ascii="Arial" w:hAnsi="Arial" w:cs="Arial"/>
        </w:rPr>
        <w:t xml:space="preserve">deprivation. However, the Synthetic Population might slightly underestimate employment deprivation in areas with very high levels of it. </w:t>
      </w:r>
    </w:p>
    <w:p w14:paraId="2E32A100" w14:textId="2D4365E1" w:rsidR="00450605" w:rsidRPr="00B44A86" w:rsidRDefault="00450605" w:rsidP="00B44A86">
      <w:pPr>
        <w:spacing w:line="360" w:lineRule="auto"/>
        <w:rPr>
          <w:rFonts w:ascii="Arial" w:hAnsi="Arial" w:cs="Arial"/>
        </w:rPr>
      </w:pPr>
      <w:r w:rsidRPr="00B44A86">
        <w:rPr>
          <w:rFonts w:ascii="Arial" w:hAnsi="Arial" w:cs="Arial"/>
        </w:rPr>
        <w:t xml:space="preserve">These differences could be due to the selection effects of who participates in the Understanding Society survey and the different time periods of the data used for comparison. The SIMD 2020 data are based on the 2017 figures from the Department for Work and Pensions (DWP) and involve </w:t>
      </w:r>
      <w:r w:rsidR="00BE00A3" w:rsidRPr="00B44A86">
        <w:rPr>
          <w:rFonts w:ascii="Arial" w:hAnsi="Arial" w:cs="Arial"/>
        </w:rPr>
        <w:t xml:space="preserve">some statistical modelling, while the survey and constraint data for the Synthetic Population cover various years from 2011 to 2021. </w:t>
      </w:r>
    </w:p>
    <w:p w14:paraId="4ED7770E" w14:textId="261BDCCE" w:rsidR="003A70AF" w:rsidRPr="00B44A86" w:rsidRDefault="003A70AF" w:rsidP="00B44A86">
      <w:pPr>
        <w:pStyle w:val="Heading2"/>
        <w:spacing w:line="360" w:lineRule="auto"/>
        <w:rPr>
          <w:rFonts w:ascii="Arial" w:hAnsi="Arial" w:cs="Arial"/>
          <w:b/>
          <w:bCs/>
          <w:sz w:val="24"/>
          <w:szCs w:val="24"/>
          <w:u w:val="single"/>
        </w:rPr>
      </w:pPr>
      <w:bookmarkStart w:id="7" w:name="_Toc170222838"/>
      <w:r w:rsidRPr="00B44A86">
        <w:rPr>
          <w:rFonts w:ascii="Arial" w:hAnsi="Arial" w:cs="Arial"/>
          <w:b/>
          <w:bCs/>
          <w:sz w:val="24"/>
          <w:szCs w:val="24"/>
          <w:u w:val="single"/>
        </w:rPr>
        <w:t>Internal Validation</w:t>
      </w:r>
      <w:bookmarkEnd w:id="7"/>
    </w:p>
    <w:p w14:paraId="1BD4CE21" w14:textId="24882D60" w:rsidR="009509B3" w:rsidRPr="00B44A86" w:rsidRDefault="003A70AF" w:rsidP="00B44A86">
      <w:pPr>
        <w:spacing w:line="360" w:lineRule="auto"/>
        <w:rPr>
          <w:rFonts w:ascii="Arial" w:hAnsi="Arial" w:cs="Arial"/>
        </w:rPr>
      </w:pPr>
      <w:r w:rsidRPr="00B44A86">
        <w:rPr>
          <w:rFonts w:ascii="Arial" w:hAnsi="Arial" w:cs="Arial"/>
        </w:rPr>
        <w:t xml:space="preserve">Internal </w:t>
      </w:r>
      <w:r w:rsidR="00B36FB7" w:rsidRPr="00B44A86">
        <w:rPr>
          <w:rFonts w:ascii="Arial" w:hAnsi="Arial" w:cs="Arial"/>
        </w:rPr>
        <w:t>validation is the processing of checking the accuracy and reliability of the Synthetic Population data by comparing</w:t>
      </w:r>
      <w:r w:rsidR="007273B0" w:rsidRPr="00B44A86">
        <w:rPr>
          <w:rFonts w:ascii="Arial" w:hAnsi="Arial" w:cs="Arial"/>
        </w:rPr>
        <w:t xml:space="preserve"> </w:t>
      </w:r>
      <w:r w:rsidR="00BC72C9" w:rsidRPr="00B44A86">
        <w:rPr>
          <w:rFonts w:ascii="Arial" w:hAnsi="Arial" w:cs="Arial"/>
        </w:rPr>
        <w:t xml:space="preserve">values from the simulated dataset to the original datasets used in the simulation </w:t>
      </w:r>
      <w:r w:rsidR="00BC72C9" w:rsidRPr="00B44A86">
        <w:rPr>
          <w:rFonts w:ascii="Arial" w:hAnsi="Arial" w:cs="Arial"/>
        </w:rPr>
        <w:fldChar w:fldCharType="begin"/>
      </w:r>
      <w:r w:rsidR="00BC72C9" w:rsidRPr="00B44A86">
        <w:rPr>
          <w:rFonts w:ascii="Arial" w:hAnsi="Arial" w:cs="Arial"/>
        </w:rPr>
        <w:instrText xml:space="preserve"> ADDIN ZOTERO_ITEM CSL_CITATION {"citationID":"5ONEfCJQ","properties":{"formattedCitation":"(Wu et al., 2022)","plainCitation":"(Wu et al., 2022)","noteIndex":0},"citationItems":[{"id":13,"uris":["http://zotero.org/users/14333899/items/C42RT5TH"],"itemData":{"id":13,"type":"article-journal","abstract":"Abstract\n            In order to understand the health outcomes for distinct sub-groups of the population or across different geographies, it is advantageous to be able to build bespoke groupings from individual level data. Individuals possess distinct characteristics, exhibit distinct behaviours and accumulate their own unique history of exposure or experiences. However, in most disciplines, not least public health, there is a lack of individual level data available outside of secure settings, especially covering large portions of the population. This paper provides detail on the creation of a synthetic micro dataset for individuals in Great Britain who have detailed attributes which can be used to model a wide range of health and other outcomes. These attributes are constructed from a range of sources including the United Kingdom Census, survey and administrative datasets. It provides a rationale for the need for this synthetic population, discusses methods for creating this dataset and provides some example results of different attribute distributions for distinct sub-population groups and over different geographical areas.","container-title":"Scientific Data","DOI":"10.1038/s41597-022-01124-9","ISSN":"2052-4463","issue":"1","journalAbbreviation":"Sci Data","language":"en","page":"19","source":"DOI.org (Crossref)","title":"A synthetic population dataset for estimating small area health and socio-economic outcomes in Great Britain","volume":"9","author":[{"family":"Wu","given":"Guoqiang"},{"family":"Heppenstall","given":"Alison"},{"family":"Meier","given":"Petra"},{"family":"Purshouse","given":"Robin"},{"family":"Lomax","given":"Nik"}],"issued":{"date-parts":[["2022",1,20]]}}}],"schema":"https://github.com/citation-style-language/schema/raw/master/csl-citation.json"} </w:instrText>
      </w:r>
      <w:r w:rsidR="00BC72C9" w:rsidRPr="00B44A86">
        <w:rPr>
          <w:rFonts w:ascii="Arial" w:hAnsi="Arial" w:cs="Arial"/>
        </w:rPr>
        <w:fldChar w:fldCharType="separate"/>
      </w:r>
      <w:r w:rsidR="00BC72C9" w:rsidRPr="00B44A86">
        <w:rPr>
          <w:rFonts w:ascii="Arial" w:hAnsi="Arial" w:cs="Arial"/>
        </w:rPr>
        <w:t>(Wu et al., 2022)</w:t>
      </w:r>
      <w:r w:rsidR="00BC72C9" w:rsidRPr="00B44A86">
        <w:rPr>
          <w:rFonts w:ascii="Arial" w:hAnsi="Arial" w:cs="Arial"/>
        </w:rPr>
        <w:fldChar w:fldCharType="end"/>
      </w:r>
      <w:r w:rsidR="00B36FB7" w:rsidRPr="00B44A86">
        <w:rPr>
          <w:rFonts w:ascii="Arial" w:hAnsi="Arial" w:cs="Arial"/>
        </w:rPr>
        <w:t>. This helps ensure that the information is consistent</w:t>
      </w:r>
      <w:r w:rsidR="00A279E7" w:rsidRPr="00B44A86">
        <w:rPr>
          <w:rFonts w:ascii="Arial" w:hAnsi="Arial" w:cs="Arial"/>
        </w:rPr>
        <w:t xml:space="preserve"> and makes sense internally before using it for analysis. Essentially, this is like double-checking your work to make sure everything lines up correctly. </w:t>
      </w:r>
    </w:p>
    <w:p w14:paraId="0CA06B3F" w14:textId="2D6AEB2A" w:rsidR="00A279E7" w:rsidRPr="00B44A86" w:rsidRDefault="00050A99" w:rsidP="00B44A86">
      <w:pPr>
        <w:pStyle w:val="Heading3"/>
        <w:spacing w:line="360" w:lineRule="auto"/>
        <w:rPr>
          <w:rFonts w:ascii="Arial" w:hAnsi="Arial" w:cs="Arial"/>
          <w:b/>
          <w:bCs/>
          <w:sz w:val="22"/>
          <w:szCs w:val="22"/>
          <w:u w:val="single"/>
        </w:rPr>
      </w:pPr>
      <w:bookmarkStart w:id="8" w:name="_Toc170222839"/>
      <w:r w:rsidRPr="00B44A86">
        <w:rPr>
          <w:rFonts w:ascii="Arial" w:hAnsi="Arial" w:cs="Arial"/>
          <w:b/>
          <w:bCs/>
          <w:sz w:val="22"/>
          <w:szCs w:val="22"/>
          <w:u w:val="single"/>
        </w:rPr>
        <w:t xml:space="preserve">Example: </w:t>
      </w:r>
      <w:r w:rsidR="009509B3" w:rsidRPr="00B44A86">
        <w:rPr>
          <w:rFonts w:ascii="Arial" w:hAnsi="Arial" w:cs="Arial"/>
          <w:b/>
          <w:bCs/>
          <w:sz w:val="22"/>
          <w:szCs w:val="22"/>
          <w:u w:val="single"/>
        </w:rPr>
        <w:t>Unique Areas</w:t>
      </w:r>
      <w:bookmarkEnd w:id="8"/>
    </w:p>
    <w:p w14:paraId="31909752" w14:textId="639CDB15" w:rsidR="009509B3" w:rsidRPr="00B44A86" w:rsidRDefault="00F54B36" w:rsidP="00B44A86">
      <w:pPr>
        <w:spacing w:line="360" w:lineRule="auto"/>
        <w:rPr>
          <w:rFonts w:ascii="Arial" w:hAnsi="Arial" w:cs="Arial"/>
        </w:rPr>
      </w:pPr>
      <w:r w:rsidRPr="00B44A86">
        <w:rPr>
          <w:rFonts w:ascii="Arial" w:hAnsi="Arial" w:cs="Arial"/>
        </w:rPr>
        <w:t xml:space="preserve">Researchers involved in the creation of the Synthetic Population compared the number of unique areas in the Synthetic Population with the number of unique areas specified in the Census 2011 output area classification. </w:t>
      </w:r>
      <w:r w:rsidR="00EF0C0C" w:rsidRPr="00B44A86">
        <w:rPr>
          <w:rFonts w:ascii="Arial" w:hAnsi="Arial" w:cs="Arial"/>
        </w:rPr>
        <w:t xml:space="preserve">This revealed that </w:t>
      </w:r>
      <w:r w:rsidR="00A62D3A" w:rsidRPr="00B44A86">
        <w:rPr>
          <w:rFonts w:ascii="Arial" w:hAnsi="Arial" w:cs="Arial"/>
        </w:rPr>
        <w:t>41,726 areas</w:t>
      </w:r>
      <w:r w:rsidR="000767DB" w:rsidRPr="00B44A86">
        <w:rPr>
          <w:rFonts w:ascii="Arial" w:hAnsi="Arial" w:cs="Arial"/>
        </w:rPr>
        <w:t xml:space="preserve"> out of 41,729 were matched between the Synthetic Population and the Census 2011, showing </w:t>
      </w:r>
      <w:r w:rsidR="00B87CD2" w:rsidRPr="00B44A86">
        <w:rPr>
          <w:rFonts w:ascii="Arial" w:hAnsi="Arial" w:cs="Arial"/>
        </w:rPr>
        <w:t>only 3 areas that did not match between the simulated data source (Synthetic Population) and the original dataset (</w:t>
      </w:r>
      <w:r w:rsidR="00A12556" w:rsidRPr="00B44A86">
        <w:rPr>
          <w:rFonts w:ascii="Arial" w:hAnsi="Arial" w:cs="Arial"/>
        </w:rPr>
        <w:t xml:space="preserve">Census 2011). The reason behind this discrepancy is that these areas had a population size of zero based on the 2020 population estimates but were non-zero areas in </w:t>
      </w:r>
      <w:r w:rsidR="00A12556" w:rsidRPr="00B44A86">
        <w:rPr>
          <w:rFonts w:ascii="Arial" w:hAnsi="Arial" w:cs="Arial"/>
        </w:rPr>
        <w:lastRenderedPageBreak/>
        <w:t xml:space="preserve">the 2011 Census. The researchers deemed this a small mismatch, so no additional action was taken. </w:t>
      </w:r>
    </w:p>
    <w:p w14:paraId="0C15F6AF" w14:textId="41053CFE" w:rsidR="00F502D3" w:rsidRPr="00B44A86" w:rsidRDefault="00F502D3" w:rsidP="00B44A86">
      <w:pPr>
        <w:pStyle w:val="Heading3"/>
        <w:spacing w:line="360" w:lineRule="auto"/>
        <w:rPr>
          <w:rFonts w:ascii="Arial" w:hAnsi="Arial" w:cs="Arial"/>
          <w:b/>
          <w:bCs/>
          <w:sz w:val="22"/>
          <w:szCs w:val="22"/>
          <w:u w:val="single"/>
        </w:rPr>
      </w:pPr>
      <w:bookmarkStart w:id="9" w:name="_Toc170222840"/>
      <w:r w:rsidRPr="00B44A86">
        <w:rPr>
          <w:rFonts w:ascii="Arial" w:hAnsi="Arial" w:cs="Arial"/>
          <w:b/>
          <w:bCs/>
          <w:sz w:val="22"/>
          <w:szCs w:val="22"/>
          <w:u w:val="single"/>
        </w:rPr>
        <w:t xml:space="preserve">Example: </w:t>
      </w:r>
      <w:r w:rsidR="006E0E73" w:rsidRPr="00B44A86">
        <w:rPr>
          <w:rFonts w:ascii="Arial" w:hAnsi="Arial" w:cs="Arial"/>
          <w:b/>
          <w:bCs/>
          <w:sz w:val="22"/>
          <w:szCs w:val="22"/>
          <w:u w:val="single"/>
        </w:rPr>
        <w:t>Constraint Variables</w:t>
      </w:r>
      <w:bookmarkEnd w:id="9"/>
    </w:p>
    <w:p w14:paraId="3A8EBE61" w14:textId="193D2814" w:rsidR="006E0E73" w:rsidRPr="00B44A86" w:rsidRDefault="00C800E8" w:rsidP="00B44A86">
      <w:pPr>
        <w:spacing w:line="360" w:lineRule="auto"/>
        <w:rPr>
          <w:rFonts w:ascii="Arial" w:hAnsi="Arial" w:cs="Arial"/>
        </w:rPr>
      </w:pPr>
      <w:r w:rsidRPr="00B44A86">
        <w:rPr>
          <w:rFonts w:ascii="Arial" w:hAnsi="Arial" w:cs="Arial"/>
        </w:rPr>
        <w:t xml:space="preserve">Another step taken by the researchers was to compare the number of created synthetic individuals within each </w:t>
      </w:r>
      <w:r w:rsidR="00CC4047" w:rsidRPr="00B44A86">
        <w:rPr>
          <w:rFonts w:ascii="Arial" w:hAnsi="Arial" w:cs="Arial"/>
        </w:rPr>
        <w:t>LSOA from the Synthetic Population, with the expected number of individuals who should be living there (</w:t>
      </w:r>
      <w:r w:rsidR="00CF6EE5" w:rsidRPr="00B44A86">
        <w:rPr>
          <w:rFonts w:ascii="Arial" w:hAnsi="Arial" w:cs="Arial"/>
        </w:rPr>
        <w:t>based on the Understanding Society dataset).</w:t>
      </w:r>
      <w:r w:rsidR="00BD2E50" w:rsidRPr="00B44A86">
        <w:rPr>
          <w:rFonts w:ascii="Arial" w:hAnsi="Arial" w:cs="Arial"/>
        </w:rPr>
        <w:t xml:space="preserve"> </w:t>
      </w:r>
      <w:r w:rsidR="00D445F8" w:rsidRPr="00B44A86">
        <w:rPr>
          <w:rFonts w:ascii="Arial" w:hAnsi="Arial" w:cs="Arial"/>
        </w:rPr>
        <w:t xml:space="preserve">To do this, the expected number of individuals was determined separately for each of the 8 constraint variables </w:t>
      </w:r>
      <w:r w:rsidR="00754E2B" w:rsidRPr="00B44A86">
        <w:rPr>
          <w:rFonts w:ascii="Arial" w:hAnsi="Arial" w:cs="Arial"/>
        </w:rPr>
        <w:t xml:space="preserve">and represents the total number of individuals within each LSOA according to </w:t>
      </w:r>
      <w:r w:rsidR="00FC24E7" w:rsidRPr="00B44A86">
        <w:rPr>
          <w:rFonts w:ascii="Arial" w:hAnsi="Arial" w:cs="Arial"/>
        </w:rPr>
        <w:t xml:space="preserve">the constraint table. </w:t>
      </w:r>
      <w:r w:rsidR="007F6251" w:rsidRPr="00B44A86">
        <w:rPr>
          <w:rFonts w:ascii="Arial" w:hAnsi="Arial" w:cs="Arial"/>
        </w:rPr>
        <w:t xml:space="preserve">Differences in the number of synthetic individuals </w:t>
      </w:r>
      <w:r w:rsidR="006E7572" w:rsidRPr="00B44A86">
        <w:rPr>
          <w:rFonts w:ascii="Arial" w:hAnsi="Arial" w:cs="Arial"/>
        </w:rPr>
        <w:t>and the expected number of individuals can occur for two potential reasons:</w:t>
      </w:r>
    </w:p>
    <w:p w14:paraId="018C672C" w14:textId="07F5EBA0" w:rsidR="006E7572" w:rsidRPr="00B44A86" w:rsidRDefault="006E7572" w:rsidP="00B44A86">
      <w:pPr>
        <w:pStyle w:val="ListParagraph"/>
        <w:numPr>
          <w:ilvl w:val="0"/>
          <w:numId w:val="2"/>
        </w:numPr>
        <w:spacing w:line="360" w:lineRule="auto"/>
        <w:rPr>
          <w:rFonts w:ascii="Arial" w:hAnsi="Arial" w:cs="Arial"/>
        </w:rPr>
      </w:pPr>
      <w:r w:rsidRPr="00B44A86">
        <w:rPr>
          <w:rFonts w:ascii="Arial" w:hAnsi="Arial" w:cs="Arial"/>
        </w:rPr>
        <w:t>A misalignment of Understanding Society variables to reflect information captured in the utilised constraint tables.</w:t>
      </w:r>
    </w:p>
    <w:p w14:paraId="0E7F6D30" w14:textId="0966BEF1" w:rsidR="006E7572" w:rsidRPr="00B44A86" w:rsidRDefault="00AA7601" w:rsidP="00B44A86">
      <w:pPr>
        <w:pStyle w:val="ListParagraph"/>
        <w:numPr>
          <w:ilvl w:val="0"/>
          <w:numId w:val="2"/>
        </w:numPr>
        <w:spacing w:line="360" w:lineRule="auto"/>
        <w:rPr>
          <w:rFonts w:ascii="Arial" w:hAnsi="Arial" w:cs="Arial"/>
        </w:rPr>
      </w:pPr>
      <w:r w:rsidRPr="00B44A86">
        <w:rPr>
          <w:rFonts w:ascii="Arial" w:hAnsi="Arial" w:cs="Arial"/>
        </w:rPr>
        <w:t xml:space="preserve">Poor performance of the spatial microsimulation algorithm when populating areas in the Synthetic Population. </w:t>
      </w:r>
    </w:p>
    <w:p w14:paraId="38F4B6E3" w14:textId="74121417" w:rsidR="00AA7601" w:rsidRPr="00B44A86" w:rsidRDefault="0079396E" w:rsidP="00B44A86">
      <w:pPr>
        <w:spacing w:line="360" w:lineRule="auto"/>
        <w:rPr>
          <w:rFonts w:ascii="Arial" w:hAnsi="Arial" w:cs="Arial"/>
        </w:rPr>
      </w:pPr>
      <w:r w:rsidRPr="00B44A86">
        <w:rPr>
          <w:rFonts w:ascii="Arial" w:hAnsi="Arial" w:cs="Arial"/>
        </w:rPr>
        <w:t xml:space="preserve">In this case, the Synthetic Population was shown to have an excellent fit across all 8 of the constraint variables, which indicates an excellent alignment </w:t>
      </w:r>
      <w:r w:rsidR="005500D6" w:rsidRPr="00B44A86">
        <w:rPr>
          <w:rFonts w:ascii="Arial" w:hAnsi="Arial" w:cs="Arial"/>
        </w:rPr>
        <w:t xml:space="preserve">of Understanding Society variables with the information provided in the constraint tables, and the well-performing spatial microsimulation algorithm. </w:t>
      </w:r>
      <w:r w:rsidR="008C0E60" w:rsidRPr="00B44A86">
        <w:rPr>
          <w:rFonts w:ascii="Arial" w:hAnsi="Arial" w:cs="Arial"/>
        </w:rPr>
        <w:t xml:space="preserve"> </w:t>
      </w:r>
    </w:p>
    <w:p w14:paraId="18EA18A0" w14:textId="77777777" w:rsidR="00C800E8" w:rsidRPr="00B44A86" w:rsidRDefault="00C800E8" w:rsidP="00B44A86">
      <w:pPr>
        <w:spacing w:line="360" w:lineRule="auto"/>
        <w:rPr>
          <w:rFonts w:ascii="Arial" w:hAnsi="Arial" w:cs="Arial"/>
        </w:rPr>
      </w:pPr>
    </w:p>
    <w:p w14:paraId="33DDF60E" w14:textId="6525AF2F" w:rsidR="00871F11" w:rsidRPr="00B44A86" w:rsidRDefault="00321B26" w:rsidP="00B44A86">
      <w:pPr>
        <w:pStyle w:val="Heading2"/>
        <w:spacing w:line="360" w:lineRule="auto"/>
        <w:rPr>
          <w:rFonts w:ascii="Arial" w:hAnsi="Arial" w:cs="Arial"/>
          <w:b/>
          <w:bCs/>
          <w:sz w:val="24"/>
          <w:szCs w:val="24"/>
          <w:u w:val="single"/>
        </w:rPr>
      </w:pPr>
      <w:bookmarkStart w:id="10" w:name="_Toc170222841"/>
      <w:r w:rsidRPr="00B44A86">
        <w:rPr>
          <w:rFonts w:ascii="Arial" w:hAnsi="Arial" w:cs="Arial"/>
          <w:b/>
          <w:bCs/>
          <w:sz w:val="24"/>
          <w:szCs w:val="24"/>
          <w:u w:val="single"/>
        </w:rPr>
        <w:t>Limitations</w:t>
      </w:r>
      <w:bookmarkEnd w:id="10"/>
    </w:p>
    <w:p w14:paraId="1ECE71C7" w14:textId="32D46F71" w:rsidR="00B975C8" w:rsidRPr="00B44A86" w:rsidRDefault="0087373E" w:rsidP="00B44A86">
      <w:pPr>
        <w:spacing w:line="360" w:lineRule="auto"/>
        <w:rPr>
          <w:rFonts w:ascii="Arial" w:hAnsi="Arial" w:cs="Arial"/>
        </w:rPr>
      </w:pPr>
      <w:r w:rsidRPr="00B44A86">
        <w:rPr>
          <w:rFonts w:ascii="Arial" w:hAnsi="Arial" w:cs="Arial"/>
        </w:rPr>
        <w:t xml:space="preserve">Despite </w:t>
      </w:r>
      <w:r w:rsidR="00A9374D" w:rsidRPr="00B44A86">
        <w:rPr>
          <w:rFonts w:ascii="Arial" w:hAnsi="Arial" w:cs="Arial"/>
        </w:rPr>
        <w:t xml:space="preserve">the quality control steps taken by the researchers in its creation and validation, the Synthetic Population dataset has </w:t>
      </w:r>
      <w:r w:rsidR="00CC19A2" w:rsidRPr="00B44A86">
        <w:rPr>
          <w:rFonts w:ascii="Arial" w:hAnsi="Arial" w:cs="Arial"/>
        </w:rPr>
        <w:t>certain limitations that users should acknowledge</w:t>
      </w:r>
      <w:r w:rsidR="008149CA" w:rsidRPr="00B44A86">
        <w:rPr>
          <w:rFonts w:ascii="Arial" w:hAnsi="Arial" w:cs="Arial"/>
        </w:rPr>
        <w:t>. This section outlines these conceptual limitations for the user. The Synthetic Population does not incorporate individual-level data on actual places of residence, such as those found in s</w:t>
      </w:r>
      <w:r w:rsidR="00AC3BA3" w:rsidRPr="00B44A86">
        <w:rPr>
          <w:rFonts w:ascii="Arial" w:hAnsi="Arial" w:cs="Arial"/>
        </w:rPr>
        <w:t>pecial</w:t>
      </w:r>
      <w:r w:rsidR="00B95668" w:rsidRPr="00B44A86">
        <w:rPr>
          <w:rFonts w:ascii="Arial" w:hAnsi="Arial" w:cs="Arial"/>
        </w:rPr>
        <w:t xml:space="preserve"> license area-level linages. This means that it does not reflect the true locations of individuals’ residence</w:t>
      </w:r>
      <w:r w:rsidR="003E4341" w:rsidRPr="00B44A86">
        <w:rPr>
          <w:rFonts w:ascii="Arial" w:hAnsi="Arial" w:cs="Arial"/>
        </w:rPr>
        <w:t xml:space="preserve">s and should not be considered a substitute for existing data sources like population-based registers. Additionally, the dataset does not capture true household structures. </w:t>
      </w:r>
      <w:r w:rsidR="008378C6" w:rsidRPr="00B44A86">
        <w:rPr>
          <w:rFonts w:ascii="Arial" w:hAnsi="Arial" w:cs="Arial"/>
        </w:rPr>
        <w:t xml:space="preserve">So, while it can be linked with household-level characteristics, it does not reliably nest synthetic individuals with synthetic households. </w:t>
      </w:r>
    </w:p>
    <w:p w14:paraId="10493FDE" w14:textId="18BA2356" w:rsidR="007B6DAB" w:rsidRPr="00B44A86" w:rsidRDefault="00FA284D" w:rsidP="00B44A86">
      <w:pPr>
        <w:spacing w:line="360" w:lineRule="auto"/>
        <w:rPr>
          <w:rFonts w:ascii="Arial" w:hAnsi="Arial" w:cs="Arial"/>
        </w:rPr>
      </w:pPr>
      <w:r w:rsidRPr="00B44A86">
        <w:rPr>
          <w:rFonts w:ascii="Arial" w:hAnsi="Arial" w:cs="Arial"/>
        </w:rPr>
        <w:t>The Synthetic Population inherits limitations from the Understanding Society survey, such as selection and recall b</w:t>
      </w:r>
      <w:r w:rsidR="00E63538" w:rsidRPr="00B44A86">
        <w:rPr>
          <w:rFonts w:ascii="Arial" w:hAnsi="Arial" w:cs="Arial"/>
        </w:rPr>
        <w:t xml:space="preserve">ias. Consequently, it is not suitable for studying outcomes of marginalisation (e.g., illicit drug use, homelessness), routine service use (e.g., hospital treatments, medication use), or outcomes associated with institutionalised populations (e.g., prisons, nursing homes). </w:t>
      </w:r>
      <w:r w:rsidR="00D41893" w:rsidRPr="00B44A86">
        <w:rPr>
          <w:rFonts w:ascii="Arial" w:hAnsi="Arial" w:cs="Arial"/>
        </w:rPr>
        <w:t xml:space="preserve">In theory, </w:t>
      </w:r>
      <w:r w:rsidR="004B58D2" w:rsidRPr="00B44A86">
        <w:rPr>
          <w:rFonts w:ascii="Arial" w:hAnsi="Arial" w:cs="Arial"/>
        </w:rPr>
        <w:t xml:space="preserve">all variables included in the Understanding Society </w:t>
      </w:r>
      <w:r w:rsidR="004B58D2" w:rsidRPr="00B44A86">
        <w:rPr>
          <w:rFonts w:ascii="Arial" w:hAnsi="Arial" w:cs="Arial"/>
        </w:rPr>
        <w:lastRenderedPageBreak/>
        <w:t xml:space="preserve">survey data files </w:t>
      </w:r>
      <w:r w:rsidR="004B58D2" w:rsidRPr="00B44A86">
        <w:rPr>
          <w:rFonts w:ascii="Arial" w:hAnsi="Arial" w:cs="Arial"/>
          <w:b/>
          <w:bCs/>
          <w:i/>
          <w:iCs/>
        </w:rPr>
        <w:t>“</w:t>
      </w:r>
      <w:proofErr w:type="spellStart"/>
      <w:r w:rsidR="004B58D2" w:rsidRPr="00B44A86">
        <w:rPr>
          <w:rFonts w:ascii="Arial" w:hAnsi="Arial" w:cs="Arial"/>
          <w:b/>
          <w:bCs/>
          <w:i/>
          <w:iCs/>
        </w:rPr>
        <w:t>k_indresp</w:t>
      </w:r>
      <w:proofErr w:type="spellEnd"/>
      <w:r w:rsidR="004B58D2" w:rsidRPr="00B44A86">
        <w:rPr>
          <w:rFonts w:ascii="Arial" w:hAnsi="Arial" w:cs="Arial"/>
          <w:b/>
          <w:bCs/>
          <w:i/>
          <w:iCs/>
        </w:rPr>
        <w:t xml:space="preserve">” </w:t>
      </w:r>
      <w:r w:rsidR="004B58D2" w:rsidRPr="00B44A86">
        <w:rPr>
          <w:rFonts w:ascii="Arial" w:hAnsi="Arial" w:cs="Arial"/>
        </w:rPr>
        <w:t xml:space="preserve">and </w:t>
      </w:r>
      <w:r w:rsidR="004B58D2" w:rsidRPr="00B44A86">
        <w:rPr>
          <w:rFonts w:ascii="Arial" w:hAnsi="Arial" w:cs="Arial"/>
          <w:b/>
          <w:bCs/>
          <w:i/>
          <w:iCs/>
        </w:rPr>
        <w:t>“</w:t>
      </w:r>
      <w:proofErr w:type="spellStart"/>
      <w:r w:rsidR="004B58D2" w:rsidRPr="00B44A86">
        <w:rPr>
          <w:rFonts w:ascii="Arial" w:hAnsi="Arial" w:cs="Arial"/>
          <w:b/>
          <w:bCs/>
          <w:i/>
          <w:iCs/>
        </w:rPr>
        <w:t>k_hh</w:t>
      </w:r>
      <w:r w:rsidR="00AC4C1E" w:rsidRPr="00B44A86">
        <w:rPr>
          <w:rFonts w:ascii="Arial" w:hAnsi="Arial" w:cs="Arial"/>
          <w:b/>
          <w:bCs/>
          <w:i/>
          <w:iCs/>
        </w:rPr>
        <w:t>resp</w:t>
      </w:r>
      <w:proofErr w:type="spellEnd"/>
      <w:r w:rsidR="00AC4C1E" w:rsidRPr="00B44A86">
        <w:rPr>
          <w:rFonts w:ascii="Arial" w:hAnsi="Arial" w:cs="Arial"/>
          <w:b/>
          <w:bCs/>
          <w:i/>
          <w:iCs/>
        </w:rPr>
        <w:t>”</w:t>
      </w:r>
      <w:r w:rsidR="00AC4C1E" w:rsidRPr="00B44A86">
        <w:rPr>
          <w:rFonts w:ascii="Arial" w:hAnsi="Arial" w:cs="Arial"/>
        </w:rPr>
        <w:t xml:space="preserve"> can be linked with the Synthetic Population, allowing for a wide range of </w:t>
      </w:r>
      <w:r w:rsidR="00A655F9" w:rsidRPr="00B44A86">
        <w:rPr>
          <w:rFonts w:ascii="Arial" w:hAnsi="Arial" w:cs="Arial"/>
        </w:rPr>
        <w:t>questions to be explored.</w:t>
      </w:r>
      <w:r w:rsidR="0067288B" w:rsidRPr="00B44A86">
        <w:rPr>
          <w:rFonts w:ascii="Arial" w:hAnsi="Arial" w:cs="Arial"/>
        </w:rPr>
        <w:t xml:space="preserve"> However, not all variables will allow for meaningful application within a synthetic population setting.</w:t>
      </w:r>
      <w:r w:rsidR="004A5692" w:rsidRPr="00B44A86">
        <w:rPr>
          <w:rFonts w:ascii="Arial" w:hAnsi="Arial" w:cs="Arial"/>
        </w:rPr>
        <w:t xml:space="preserve"> </w:t>
      </w:r>
      <w:r w:rsidR="00177D1C" w:rsidRPr="00B44A86">
        <w:rPr>
          <w:rFonts w:ascii="Arial" w:hAnsi="Arial" w:cs="Arial"/>
        </w:rPr>
        <w:t>Below is some general guidance</w:t>
      </w:r>
      <w:r w:rsidR="007B6DAB" w:rsidRPr="00B44A86">
        <w:rPr>
          <w:rFonts w:ascii="Arial" w:hAnsi="Arial" w:cs="Arial"/>
        </w:rPr>
        <w:t xml:space="preserve"> for new users of the Synthetic Population when considering which variables to use in their analysis.</w:t>
      </w:r>
      <w:r w:rsidR="00F55461" w:rsidRPr="00B44A86">
        <w:rPr>
          <w:rFonts w:ascii="Arial" w:hAnsi="Arial" w:cs="Arial"/>
        </w:rPr>
        <w:t xml:space="preserve"> Table 1 provides guidance on how much confidence </w:t>
      </w:r>
      <w:r w:rsidR="00B0138E" w:rsidRPr="00B44A86">
        <w:rPr>
          <w:rFonts w:ascii="Arial" w:hAnsi="Arial" w:cs="Arial"/>
        </w:rPr>
        <w:t xml:space="preserve">can be given to different variables when looking at the Synthetic Population. </w:t>
      </w:r>
    </w:p>
    <w:p w14:paraId="57DCE4AD" w14:textId="37EA5C2E" w:rsidR="00645C08" w:rsidRPr="00B44A86" w:rsidRDefault="008D0F73" w:rsidP="00B44A86">
      <w:pPr>
        <w:keepNext/>
        <w:spacing w:line="360" w:lineRule="auto"/>
        <w:rPr>
          <w:rFonts w:ascii="Arial" w:hAnsi="Arial" w:cs="Arial"/>
        </w:rPr>
      </w:pPr>
      <w:r w:rsidRPr="00B44A86">
        <w:rPr>
          <w:rFonts w:ascii="Arial" w:hAnsi="Arial" w:cs="Arial"/>
          <w:noProof/>
        </w:rPr>
        <w:drawing>
          <wp:anchor distT="0" distB="0" distL="114300" distR="114300" simplePos="0" relativeHeight="251679744" behindDoc="0" locked="0" layoutInCell="1" allowOverlap="1" wp14:anchorId="5AE92D70" wp14:editId="25A8F754">
            <wp:simplePos x="0" y="0"/>
            <wp:positionH relativeFrom="margin">
              <wp:align>right</wp:align>
            </wp:positionH>
            <wp:positionV relativeFrom="paragraph">
              <wp:posOffset>186055</wp:posOffset>
            </wp:positionV>
            <wp:extent cx="5731510" cy="3191510"/>
            <wp:effectExtent l="0" t="0" r="2540" b="8890"/>
            <wp:wrapSquare wrapText="bothSides"/>
            <wp:docPr id="351214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14447" name="Picture 35121444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191510"/>
                    </a:xfrm>
                    <a:prstGeom prst="rect">
                      <a:avLst/>
                    </a:prstGeom>
                  </pic:spPr>
                </pic:pic>
              </a:graphicData>
            </a:graphic>
            <wp14:sizeRelH relativeFrom="page">
              <wp14:pctWidth>0</wp14:pctWidth>
            </wp14:sizeRelH>
            <wp14:sizeRelV relativeFrom="page">
              <wp14:pctHeight>0</wp14:pctHeight>
            </wp14:sizeRelV>
          </wp:anchor>
        </w:drawing>
      </w:r>
    </w:p>
    <w:p w14:paraId="62EF683F" w14:textId="20FC8846" w:rsidR="004D5B46" w:rsidRPr="00B44A86" w:rsidRDefault="00645C08" w:rsidP="00B44A86">
      <w:pPr>
        <w:pStyle w:val="Caption"/>
        <w:spacing w:line="360" w:lineRule="auto"/>
        <w:rPr>
          <w:rFonts w:ascii="Arial" w:hAnsi="Arial" w:cs="Arial"/>
        </w:rPr>
      </w:pPr>
      <w:r w:rsidRPr="00B44A86">
        <w:rPr>
          <w:rFonts w:ascii="Arial" w:hAnsi="Arial" w:cs="Arial"/>
        </w:rPr>
        <w:t xml:space="preserve">Table </w:t>
      </w:r>
      <w:r w:rsidRPr="00B44A86">
        <w:rPr>
          <w:rFonts w:ascii="Arial" w:hAnsi="Arial" w:cs="Arial"/>
        </w:rPr>
        <w:fldChar w:fldCharType="begin"/>
      </w:r>
      <w:r w:rsidRPr="00B44A86">
        <w:rPr>
          <w:rFonts w:ascii="Arial" w:hAnsi="Arial" w:cs="Arial"/>
        </w:rPr>
        <w:instrText xml:space="preserve"> SEQ Table \* ARABIC </w:instrText>
      </w:r>
      <w:r w:rsidRPr="00B44A86">
        <w:rPr>
          <w:rFonts w:ascii="Arial" w:hAnsi="Arial" w:cs="Arial"/>
        </w:rPr>
        <w:fldChar w:fldCharType="separate"/>
      </w:r>
      <w:r w:rsidRPr="00B44A86">
        <w:rPr>
          <w:rFonts w:ascii="Arial" w:hAnsi="Arial" w:cs="Arial"/>
          <w:noProof/>
        </w:rPr>
        <w:t>1</w:t>
      </w:r>
      <w:r w:rsidRPr="00B44A86">
        <w:rPr>
          <w:rFonts w:ascii="Arial" w:hAnsi="Arial" w:cs="Arial"/>
        </w:rPr>
        <w:fldChar w:fldCharType="end"/>
      </w:r>
      <w:r w:rsidRPr="00B44A86">
        <w:rPr>
          <w:rFonts w:ascii="Arial" w:hAnsi="Arial" w:cs="Arial"/>
        </w:rPr>
        <w:t xml:space="preserve">. </w:t>
      </w:r>
      <w:r w:rsidR="001C1567" w:rsidRPr="00B44A86">
        <w:rPr>
          <w:rFonts w:ascii="Arial" w:hAnsi="Arial" w:cs="Arial"/>
        </w:rPr>
        <w:t>A gu</w:t>
      </w:r>
      <w:r w:rsidR="0004096F" w:rsidRPr="00B44A86">
        <w:rPr>
          <w:rFonts w:ascii="Arial" w:hAnsi="Arial" w:cs="Arial"/>
        </w:rPr>
        <w:t>ide to how much confidence can be given to types of variables within the Synthetic Population</w:t>
      </w:r>
      <w:r w:rsidR="00752D80" w:rsidRPr="00B44A86">
        <w:rPr>
          <w:rFonts w:ascii="Arial" w:hAnsi="Arial" w:cs="Arial"/>
        </w:rPr>
        <w:t>, with an explanation of why this is the case for each confidence level.</w:t>
      </w:r>
    </w:p>
    <w:p w14:paraId="77FF69B4" w14:textId="77777777" w:rsidR="00645C08" w:rsidRPr="00B44A86" w:rsidRDefault="00645C08" w:rsidP="00B44A86">
      <w:pPr>
        <w:spacing w:line="360" w:lineRule="auto"/>
        <w:rPr>
          <w:rFonts w:ascii="Arial" w:hAnsi="Arial" w:cs="Arial"/>
        </w:rPr>
      </w:pPr>
    </w:p>
    <w:p w14:paraId="0D0B5FD7" w14:textId="5E6FB060" w:rsidR="002A00B6" w:rsidRPr="00B44A86" w:rsidRDefault="008016D9" w:rsidP="00B44A86">
      <w:pPr>
        <w:spacing w:line="360" w:lineRule="auto"/>
        <w:rPr>
          <w:rFonts w:ascii="Arial" w:hAnsi="Arial" w:cs="Arial"/>
        </w:rPr>
      </w:pPr>
      <w:r w:rsidRPr="00B44A86">
        <w:rPr>
          <w:rFonts w:ascii="Arial" w:hAnsi="Arial" w:cs="Arial"/>
        </w:rPr>
        <w:t>From the information provided in Table 1, some general rules can be extracted:</w:t>
      </w:r>
    </w:p>
    <w:p w14:paraId="69AD391E" w14:textId="1C663A0E" w:rsidR="008016D9" w:rsidRPr="00B44A86" w:rsidRDefault="00530E65" w:rsidP="00B44A86">
      <w:pPr>
        <w:pStyle w:val="ListParagraph"/>
        <w:numPr>
          <w:ilvl w:val="0"/>
          <w:numId w:val="4"/>
        </w:numPr>
        <w:spacing w:line="360" w:lineRule="auto"/>
        <w:rPr>
          <w:rFonts w:ascii="Arial" w:hAnsi="Arial" w:cs="Arial"/>
        </w:rPr>
      </w:pPr>
      <w:r w:rsidRPr="00B44A86">
        <w:rPr>
          <w:rFonts w:ascii="Arial" w:hAnsi="Arial" w:cs="Arial"/>
        </w:rPr>
        <w:t>Applications using survey variables aligned with constraints, or strongly associated with them, are generally the most meaningful.</w:t>
      </w:r>
    </w:p>
    <w:p w14:paraId="2F558FAA" w14:textId="6D72D142" w:rsidR="00530E65" w:rsidRPr="00B44A86" w:rsidRDefault="00530E65" w:rsidP="00B44A86">
      <w:pPr>
        <w:pStyle w:val="ListParagraph"/>
        <w:numPr>
          <w:ilvl w:val="0"/>
          <w:numId w:val="4"/>
        </w:numPr>
        <w:spacing w:line="360" w:lineRule="auto"/>
        <w:rPr>
          <w:rFonts w:ascii="Arial" w:hAnsi="Arial" w:cs="Arial"/>
        </w:rPr>
      </w:pPr>
      <w:r w:rsidRPr="00B44A86">
        <w:rPr>
          <w:rFonts w:ascii="Arial" w:hAnsi="Arial" w:cs="Arial"/>
        </w:rPr>
        <w:t xml:space="preserve">Applications using variables with unknown or unvalidated associations to constraints, or </w:t>
      </w:r>
      <w:r w:rsidR="00AC4D6D" w:rsidRPr="00B44A86">
        <w:rPr>
          <w:rFonts w:ascii="Arial" w:hAnsi="Arial" w:cs="Arial"/>
        </w:rPr>
        <w:t>those re</w:t>
      </w:r>
      <w:r w:rsidR="00DD56B9" w:rsidRPr="00B44A86">
        <w:rPr>
          <w:rFonts w:ascii="Arial" w:hAnsi="Arial" w:cs="Arial"/>
        </w:rPr>
        <w:t xml:space="preserve">flecting distinct individuals’ experiences (e.g., commuting time), are less meaningful. </w:t>
      </w:r>
    </w:p>
    <w:p w14:paraId="79A72F5A" w14:textId="74EF3619" w:rsidR="00DD56B9" w:rsidRPr="00B44A86" w:rsidRDefault="00DD56B9" w:rsidP="00B44A86">
      <w:pPr>
        <w:pStyle w:val="ListParagraph"/>
        <w:numPr>
          <w:ilvl w:val="0"/>
          <w:numId w:val="4"/>
        </w:numPr>
        <w:spacing w:line="360" w:lineRule="auto"/>
        <w:rPr>
          <w:rFonts w:ascii="Arial" w:hAnsi="Arial" w:cs="Arial"/>
        </w:rPr>
      </w:pPr>
      <w:r w:rsidRPr="00B44A86">
        <w:rPr>
          <w:rFonts w:ascii="Arial" w:hAnsi="Arial" w:cs="Arial"/>
        </w:rPr>
        <w:t xml:space="preserve">Always perform external validation of variables before use. Examples of </w:t>
      </w:r>
      <w:r w:rsidR="00220A06" w:rsidRPr="00B44A86">
        <w:rPr>
          <w:rFonts w:ascii="Arial" w:hAnsi="Arial" w:cs="Arial"/>
        </w:rPr>
        <w:t xml:space="preserve">external validation are outlined in previous </w:t>
      </w:r>
      <w:hyperlink w:anchor="_Example:_Employment_Deprivation" w:history="1">
        <w:r w:rsidR="00220A06" w:rsidRPr="00B44A86">
          <w:rPr>
            <w:rStyle w:val="Hyperlink"/>
            <w:rFonts w:ascii="Arial" w:hAnsi="Arial" w:cs="Arial"/>
          </w:rPr>
          <w:t>section</w:t>
        </w:r>
      </w:hyperlink>
      <w:r w:rsidR="00220A06" w:rsidRPr="00B44A86">
        <w:rPr>
          <w:rFonts w:ascii="Arial" w:hAnsi="Arial" w:cs="Arial"/>
        </w:rPr>
        <w:t>.</w:t>
      </w:r>
    </w:p>
    <w:p w14:paraId="395B1283" w14:textId="00090292" w:rsidR="00B975C8" w:rsidRPr="00B44A86" w:rsidRDefault="00B975C8" w:rsidP="00B44A86">
      <w:pPr>
        <w:pStyle w:val="Heading1"/>
        <w:spacing w:line="360" w:lineRule="auto"/>
        <w:rPr>
          <w:rFonts w:ascii="Arial" w:hAnsi="Arial" w:cs="Arial"/>
          <w:b/>
          <w:bCs/>
          <w:sz w:val="28"/>
          <w:szCs w:val="28"/>
          <w:u w:val="single"/>
        </w:rPr>
      </w:pPr>
      <w:bookmarkStart w:id="11" w:name="_Case_Study_–"/>
      <w:bookmarkStart w:id="12" w:name="_Toc170222842"/>
      <w:bookmarkEnd w:id="11"/>
      <w:r w:rsidRPr="00B44A86">
        <w:rPr>
          <w:rFonts w:ascii="Arial" w:hAnsi="Arial" w:cs="Arial"/>
          <w:b/>
          <w:bCs/>
          <w:sz w:val="28"/>
          <w:szCs w:val="28"/>
          <w:u w:val="single"/>
        </w:rPr>
        <w:t>Case Study – Greater Manchester</w:t>
      </w:r>
      <w:bookmarkEnd w:id="12"/>
    </w:p>
    <w:p w14:paraId="41A58D1D" w14:textId="188F2CB7" w:rsidR="00B975C8" w:rsidRPr="00B44A86" w:rsidRDefault="00FC3097" w:rsidP="00B44A86">
      <w:pPr>
        <w:spacing w:line="360" w:lineRule="auto"/>
        <w:rPr>
          <w:rFonts w:ascii="Arial" w:hAnsi="Arial" w:cs="Arial"/>
        </w:rPr>
      </w:pPr>
      <w:r w:rsidRPr="00B44A86">
        <w:rPr>
          <w:rFonts w:ascii="Arial" w:hAnsi="Arial" w:cs="Arial"/>
        </w:rPr>
        <w:t xml:space="preserve">The </w:t>
      </w:r>
      <w:r w:rsidR="00944966" w:rsidRPr="00B44A86">
        <w:rPr>
          <w:rFonts w:ascii="Arial" w:hAnsi="Arial" w:cs="Arial"/>
        </w:rPr>
        <w:t>S</w:t>
      </w:r>
      <w:r w:rsidRPr="00B44A86">
        <w:rPr>
          <w:rFonts w:ascii="Arial" w:hAnsi="Arial" w:cs="Arial"/>
        </w:rPr>
        <w:t xml:space="preserve">ynthetic </w:t>
      </w:r>
      <w:r w:rsidR="00944966" w:rsidRPr="00B44A86">
        <w:rPr>
          <w:rFonts w:ascii="Arial" w:hAnsi="Arial" w:cs="Arial"/>
        </w:rPr>
        <w:t>P</w:t>
      </w:r>
      <w:r w:rsidRPr="00B44A86">
        <w:rPr>
          <w:rFonts w:ascii="Arial" w:hAnsi="Arial" w:cs="Arial"/>
        </w:rPr>
        <w:t xml:space="preserve">opulation was used to </w:t>
      </w:r>
      <w:r w:rsidR="007170CF" w:rsidRPr="00B44A86">
        <w:rPr>
          <w:rFonts w:ascii="Arial" w:hAnsi="Arial" w:cs="Arial"/>
        </w:rPr>
        <w:t>conduct a project relating to the populations affected by, or at risk of, alcohol-related harm. This r</w:t>
      </w:r>
      <w:r w:rsidR="00E77E09" w:rsidRPr="00B44A86">
        <w:rPr>
          <w:rFonts w:ascii="Arial" w:hAnsi="Arial" w:cs="Arial"/>
        </w:rPr>
        <w:t xml:space="preserve">esearch made use of the </w:t>
      </w:r>
      <w:r w:rsidR="00745765" w:rsidRPr="00B44A86">
        <w:rPr>
          <w:rFonts w:ascii="Arial" w:hAnsi="Arial" w:cs="Arial"/>
        </w:rPr>
        <w:t>S</w:t>
      </w:r>
      <w:r w:rsidR="00E77E09" w:rsidRPr="00B44A86">
        <w:rPr>
          <w:rFonts w:ascii="Arial" w:hAnsi="Arial" w:cs="Arial"/>
        </w:rPr>
        <w:t xml:space="preserve">ynthetic </w:t>
      </w:r>
      <w:r w:rsidR="00745765" w:rsidRPr="00B44A86">
        <w:rPr>
          <w:rFonts w:ascii="Arial" w:hAnsi="Arial" w:cs="Arial"/>
        </w:rPr>
        <w:t>P</w:t>
      </w:r>
      <w:r w:rsidR="00E77E09" w:rsidRPr="00B44A86">
        <w:rPr>
          <w:rFonts w:ascii="Arial" w:hAnsi="Arial" w:cs="Arial"/>
        </w:rPr>
        <w:t xml:space="preserve">opulation in </w:t>
      </w:r>
      <w:r w:rsidR="00E77E09" w:rsidRPr="00B44A86">
        <w:rPr>
          <w:rFonts w:ascii="Arial" w:hAnsi="Arial" w:cs="Arial"/>
        </w:rPr>
        <w:lastRenderedPageBreak/>
        <w:t>conjunction with hospital spells data (collected by NHS GM Integrated Care System) and the National</w:t>
      </w:r>
      <w:r w:rsidR="002D0B10" w:rsidRPr="00B44A86">
        <w:rPr>
          <w:rFonts w:ascii="Arial" w:hAnsi="Arial" w:cs="Arial"/>
        </w:rPr>
        <w:t xml:space="preserve"> Drug Treatment Monitoring System (NDTMS) across 5 of the local authorities within Greater Manchester (Bolton, Bury, Rochdale, Salford, and Trafford). </w:t>
      </w:r>
      <w:r w:rsidR="004817E2" w:rsidRPr="00B44A86">
        <w:rPr>
          <w:rFonts w:ascii="Arial" w:hAnsi="Arial" w:cs="Arial"/>
        </w:rPr>
        <w:t xml:space="preserve">The use of the </w:t>
      </w:r>
      <w:r w:rsidR="00020FC1" w:rsidRPr="00B44A86">
        <w:rPr>
          <w:rFonts w:ascii="Arial" w:hAnsi="Arial" w:cs="Arial"/>
        </w:rPr>
        <w:t>S</w:t>
      </w:r>
      <w:r w:rsidR="004817E2" w:rsidRPr="00B44A86">
        <w:rPr>
          <w:rFonts w:ascii="Arial" w:hAnsi="Arial" w:cs="Arial"/>
        </w:rPr>
        <w:t xml:space="preserve">ynthetic </w:t>
      </w:r>
      <w:r w:rsidR="00020FC1" w:rsidRPr="00B44A86">
        <w:rPr>
          <w:rFonts w:ascii="Arial" w:hAnsi="Arial" w:cs="Arial"/>
        </w:rPr>
        <w:t>P</w:t>
      </w:r>
      <w:r w:rsidR="004817E2" w:rsidRPr="00B44A86">
        <w:rPr>
          <w:rFonts w:ascii="Arial" w:hAnsi="Arial" w:cs="Arial"/>
        </w:rPr>
        <w:t xml:space="preserve">opulation was crucial in this project, as it </w:t>
      </w:r>
      <w:r w:rsidR="00AB0224" w:rsidRPr="00B44A86">
        <w:rPr>
          <w:rFonts w:ascii="Arial" w:hAnsi="Arial" w:cs="Arial"/>
        </w:rPr>
        <w:t xml:space="preserve">allowed each local authority to be looked at individually, rather than </w:t>
      </w:r>
      <w:r w:rsidR="00865234" w:rsidRPr="00B44A86">
        <w:rPr>
          <w:rFonts w:ascii="Arial" w:hAnsi="Arial" w:cs="Arial"/>
        </w:rPr>
        <w:t xml:space="preserve">having to use high-level district geography which can mask inequalities and different characteristics within each local authority. </w:t>
      </w:r>
    </w:p>
    <w:p w14:paraId="07388521" w14:textId="7E872CC5" w:rsidR="00BD3528" w:rsidRPr="00B44A86" w:rsidRDefault="00060AF3" w:rsidP="00B44A86">
      <w:pPr>
        <w:spacing w:line="360" w:lineRule="auto"/>
        <w:rPr>
          <w:rFonts w:ascii="Arial" w:hAnsi="Arial" w:cs="Arial"/>
        </w:rPr>
      </w:pPr>
      <w:r w:rsidRPr="00B44A86">
        <w:rPr>
          <w:rFonts w:ascii="Arial" w:hAnsi="Arial" w:cs="Arial"/>
        </w:rPr>
        <w:t>The two indicators from Understanding Society</w:t>
      </w:r>
      <w:r w:rsidR="00D44DAA" w:rsidRPr="00B44A86">
        <w:rPr>
          <w:rFonts w:ascii="Arial" w:hAnsi="Arial" w:cs="Arial"/>
        </w:rPr>
        <w:t xml:space="preserve"> used in this study were the frequency of alcohol consumption in the past year and the number of alcoholic drinks consumed on a typical day. As discussed earlier, the reliability and robustness of these indicators vary and must be considered before drawing any conclusions. It is important to note that </w:t>
      </w:r>
      <w:r w:rsidR="00567AA5" w:rsidRPr="00B44A86">
        <w:rPr>
          <w:rFonts w:ascii="Arial" w:hAnsi="Arial" w:cs="Arial"/>
        </w:rPr>
        <w:t xml:space="preserve">the two indicators selected have not yet been validated by researchers within SIPHER. However, the researchers involved in this case study </w:t>
      </w:r>
      <w:r w:rsidR="003162C4" w:rsidRPr="00B44A86">
        <w:rPr>
          <w:rFonts w:ascii="Arial" w:hAnsi="Arial" w:cs="Arial"/>
        </w:rPr>
        <w:t xml:space="preserve">believed that these indicators were sufficiently robust. This confidence was based on the low percentage of inapplicable responses (36.1%), leaving 13,727 usable responses, which provided a substantial sample size. </w:t>
      </w:r>
      <w:r w:rsidR="001F2D25" w:rsidRPr="00B44A86">
        <w:rPr>
          <w:rFonts w:ascii="Arial" w:hAnsi="Arial" w:cs="Arial"/>
        </w:rPr>
        <w:t>The Understanding Society data was combined with census data for GM to create a Synthetic Population for GM, providing data for both indicators for over 390,</w:t>
      </w:r>
      <w:r w:rsidR="00393091" w:rsidRPr="00B44A86">
        <w:rPr>
          <w:rFonts w:ascii="Arial" w:hAnsi="Arial" w:cs="Arial"/>
        </w:rPr>
        <w:t xml:space="preserve">000 people. This combination enhanced the data’s robustness, allowing for effective modelling of alcohol consumption across the five chosen local authorities. </w:t>
      </w:r>
    </w:p>
    <w:p w14:paraId="4BD59366" w14:textId="0D44F5AD" w:rsidR="00C55E56" w:rsidRPr="00B44A86" w:rsidRDefault="00C55E56" w:rsidP="00B44A86">
      <w:pPr>
        <w:pStyle w:val="Heading2"/>
        <w:spacing w:line="360" w:lineRule="auto"/>
        <w:rPr>
          <w:rFonts w:ascii="Arial" w:hAnsi="Arial" w:cs="Arial"/>
          <w:b/>
          <w:bCs/>
          <w:sz w:val="24"/>
          <w:szCs w:val="24"/>
          <w:u w:val="single"/>
        </w:rPr>
      </w:pPr>
    </w:p>
    <w:p w14:paraId="6D6E58F4" w14:textId="0B022B98" w:rsidR="006E5F61" w:rsidRPr="00B44A86" w:rsidRDefault="006E5F61" w:rsidP="00B44A86">
      <w:pPr>
        <w:pStyle w:val="Heading2"/>
        <w:spacing w:line="360" w:lineRule="auto"/>
        <w:rPr>
          <w:rFonts w:ascii="Arial" w:hAnsi="Arial" w:cs="Arial"/>
          <w:b/>
          <w:bCs/>
          <w:sz w:val="24"/>
          <w:szCs w:val="24"/>
          <w:u w:val="single"/>
        </w:rPr>
      </w:pPr>
      <w:bookmarkStart w:id="13" w:name="_Toc170222843"/>
      <w:r w:rsidRPr="00B44A86">
        <w:rPr>
          <w:rFonts w:ascii="Arial" w:hAnsi="Arial" w:cs="Arial"/>
          <w:b/>
          <w:bCs/>
          <w:sz w:val="24"/>
          <w:szCs w:val="24"/>
          <w:u w:val="single"/>
        </w:rPr>
        <w:t>Findings</w:t>
      </w:r>
      <w:bookmarkEnd w:id="13"/>
      <w:r w:rsidRPr="00B44A86">
        <w:rPr>
          <w:rFonts w:ascii="Arial" w:hAnsi="Arial" w:cs="Arial"/>
          <w:b/>
          <w:bCs/>
          <w:sz w:val="24"/>
          <w:szCs w:val="24"/>
          <w:u w:val="single"/>
        </w:rPr>
        <w:t xml:space="preserve"> </w:t>
      </w:r>
    </w:p>
    <w:p w14:paraId="6C7BF681" w14:textId="17935C05" w:rsidR="00603EBD" w:rsidRPr="00B44A86" w:rsidRDefault="00C37EE8" w:rsidP="00B44A86">
      <w:pPr>
        <w:spacing w:line="360" w:lineRule="auto"/>
        <w:rPr>
          <w:rFonts w:ascii="Arial" w:hAnsi="Arial" w:cs="Arial"/>
        </w:rPr>
      </w:pPr>
      <w:r w:rsidRPr="00B44A86">
        <w:rPr>
          <w:rFonts w:ascii="Arial" w:hAnsi="Arial" w:cs="Arial"/>
          <w:noProof/>
        </w:rPr>
        <mc:AlternateContent>
          <mc:Choice Requires="wpg">
            <w:drawing>
              <wp:anchor distT="0" distB="0" distL="114300" distR="114300" simplePos="0" relativeHeight="251678720" behindDoc="1" locked="0" layoutInCell="1" allowOverlap="1" wp14:anchorId="6716978D" wp14:editId="5A317487">
                <wp:simplePos x="0" y="0"/>
                <wp:positionH relativeFrom="margin">
                  <wp:align>right</wp:align>
                </wp:positionH>
                <wp:positionV relativeFrom="margin">
                  <wp:align>bottom</wp:align>
                </wp:positionV>
                <wp:extent cx="4062730" cy="3096260"/>
                <wp:effectExtent l="0" t="0" r="0" b="8890"/>
                <wp:wrapSquare wrapText="bothSides"/>
                <wp:docPr id="2068086796" name="Group 1"/>
                <wp:cNvGraphicFramePr/>
                <a:graphic xmlns:a="http://schemas.openxmlformats.org/drawingml/2006/main">
                  <a:graphicData uri="http://schemas.microsoft.com/office/word/2010/wordprocessingGroup">
                    <wpg:wgp>
                      <wpg:cNvGrpSpPr/>
                      <wpg:grpSpPr>
                        <a:xfrm>
                          <a:off x="0" y="0"/>
                          <a:ext cx="4062730" cy="3096260"/>
                          <a:chOff x="0" y="0"/>
                          <a:chExt cx="5510171" cy="3948664"/>
                        </a:xfrm>
                      </wpg:grpSpPr>
                      <pic:pic xmlns:pic="http://schemas.openxmlformats.org/drawingml/2006/picture">
                        <pic:nvPicPr>
                          <pic:cNvPr id="2067842080" name="Picture 1" descr="A graph with dots and numbers&#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4655" cy="3304540"/>
                          </a:xfrm>
                          <a:prstGeom prst="rect">
                            <a:avLst/>
                          </a:prstGeom>
                        </pic:spPr>
                      </pic:pic>
                      <wps:wsp>
                        <wps:cNvPr id="1529748658" name="Text Box 1"/>
                        <wps:cNvSpPr txBox="1"/>
                        <wps:spPr>
                          <a:xfrm>
                            <a:off x="159026" y="3331594"/>
                            <a:ext cx="5351145" cy="617070"/>
                          </a:xfrm>
                          <a:prstGeom prst="rect">
                            <a:avLst/>
                          </a:prstGeom>
                          <a:solidFill>
                            <a:prstClr val="white"/>
                          </a:solidFill>
                          <a:ln>
                            <a:noFill/>
                          </a:ln>
                        </wps:spPr>
                        <wps:txbx>
                          <w:txbxContent>
                            <w:p w14:paraId="1183F353" w14:textId="32B6D36E" w:rsidR="004203A4" w:rsidRPr="000A56B8" w:rsidRDefault="004203A4" w:rsidP="004203A4">
                              <w:pPr>
                                <w:pStyle w:val="Caption"/>
                                <w:rPr>
                                  <w:noProof/>
                                  <w:sz w:val="22"/>
                                  <w:szCs w:val="22"/>
                                </w:rPr>
                              </w:pPr>
                              <w:r>
                                <w:t xml:space="preserve">Figure </w:t>
                              </w:r>
                              <w:r w:rsidR="002E5AC8">
                                <w:t>2</w:t>
                              </w:r>
                              <w:r>
                                <w:t xml:space="preserve">. </w:t>
                              </w:r>
                              <w:r w:rsidR="00456F25">
                                <w:t>Scatterplot showing the relationship between the level of deprivation (IMD</w:t>
                              </w:r>
                              <w:r w:rsidR="0012387D">
                                <w:t xml:space="preserve"> score</w:t>
                              </w:r>
                              <w:r w:rsidR="00456F25">
                                <w:t xml:space="preserve">) </w:t>
                              </w:r>
                              <w:r w:rsidR="0012387D">
                                <w:t xml:space="preserve">and the percentage of people who consumed 5+ drinks on a typical day, by MSO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716978D" id="Group 1" o:spid="_x0000_s1029" style="position:absolute;margin-left:268.7pt;margin-top:0;width:319.9pt;height:243.8pt;z-index:-251637760;mso-position-horizontal:right;mso-position-horizontal-relative:margin;mso-position-vertical:bottom;mso-position-vertical-relative:margin" coordsize="55101,39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">
                <v:shape id="Picture 1" o:spid="_x0000_s1030" type="#_x0000_t75" alt="A graph with dots and numbers&#10;&#10;Description automatically generated" style="position:absolute;width:54946;height:33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">
                  <v:imagedata r:id="rId20" o:title="A graph with dots and numbers&#10;&#10;Description automatically generated"/>
                </v:shape>
                <v:shape id="Text Box 1" o:spid="_x0000_s1031" type="#_x0000_t202" style="position:absolute;left:1590;top:33315;width:53511;height:6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" stroked="f">
                  <v:textbox inset="0,0,0,0">
                    <w:txbxContent>
                      <w:p w14:paraId="1183F353" w14:textId="32B6D36E" w:rsidR="004203A4" w:rsidRPr="000A56B8" w:rsidRDefault="004203A4" w:rsidP="004203A4">
                        <w:pPr>
                          <w:pStyle w:val="Caption"/>
                          <w:rPr>
                            <w:noProof/>
                            <w:sz w:val="22"/>
                            <w:szCs w:val="22"/>
                          </w:rPr>
                        </w:pPr>
                        <w:r>
                          <w:t xml:space="preserve">Figure </w:t>
                        </w:r>
                        <w:r w:rsidR="002E5AC8">
                          <w:t>2</w:t>
                        </w:r>
                        <w:r>
                          <w:t xml:space="preserve">. </w:t>
                        </w:r>
                        <w:r w:rsidR="00456F25">
                          <w:t>Scatterplot showing the relationship between the level of deprivation (IMD</w:t>
                        </w:r>
                        <w:r w:rsidR="0012387D">
                          <w:t xml:space="preserve"> score</w:t>
                        </w:r>
                        <w:r w:rsidR="00456F25">
                          <w:t xml:space="preserve">) </w:t>
                        </w:r>
                        <w:r w:rsidR="0012387D">
                          <w:t xml:space="preserve">and the percentage of people who consumed 5+ drinks on a typical day, by MSOA.  </w:t>
                        </w:r>
                      </w:p>
                    </w:txbxContent>
                  </v:textbox>
                </v:shape>
                <w10:wrap type="square" anchorx="margin" anchory="margin"/>
              </v:group>
            </w:pict>
          </mc:Fallback>
        </mc:AlternateContent>
      </w:r>
      <w:r w:rsidR="006E5F61" w:rsidRPr="00B44A86">
        <w:rPr>
          <w:rFonts w:ascii="Arial" w:hAnsi="Arial" w:cs="Arial"/>
        </w:rPr>
        <w:t xml:space="preserve">The use of the </w:t>
      </w:r>
      <w:r w:rsidR="006D14F5" w:rsidRPr="00B44A86">
        <w:rPr>
          <w:rFonts w:ascii="Arial" w:hAnsi="Arial" w:cs="Arial"/>
        </w:rPr>
        <w:t>S</w:t>
      </w:r>
      <w:r w:rsidR="006E5F61" w:rsidRPr="00B44A86">
        <w:rPr>
          <w:rFonts w:ascii="Arial" w:hAnsi="Arial" w:cs="Arial"/>
        </w:rPr>
        <w:t xml:space="preserve">ynthetic </w:t>
      </w:r>
      <w:r w:rsidR="006D14F5" w:rsidRPr="00B44A86">
        <w:rPr>
          <w:rFonts w:ascii="Arial" w:hAnsi="Arial" w:cs="Arial"/>
        </w:rPr>
        <w:t>P</w:t>
      </w:r>
      <w:r w:rsidR="006E5F61" w:rsidRPr="00B44A86">
        <w:rPr>
          <w:rFonts w:ascii="Arial" w:hAnsi="Arial" w:cs="Arial"/>
        </w:rPr>
        <w:t xml:space="preserve">opulation in this case study allowed </w:t>
      </w:r>
      <w:r w:rsidR="00161D53" w:rsidRPr="00B44A86">
        <w:rPr>
          <w:rFonts w:ascii="Arial" w:hAnsi="Arial" w:cs="Arial"/>
        </w:rPr>
        <w:t xml:space="preserve">for detailed comparisons both across, </w:t>
      </w:r>
      <w:r w:rsidR="00F3543F" w:rsidRPr="00B44A86">
        <w:rPr>
          <w:rFonts w:ascii="Arial" w:hAnsi="Arial" w:cs="Arial"/>
        </w:rPr>
        <w:t>as well as</w:t>
      </w:r>
      <w:r w:rsidR="00161D53" w:rsidRPr="00B44A86">
        <w:rPr>
          <w:rFonts w:ascii="Arial" w:hAnsi="Arial" w:cs="Arial"/>
        </w:rPr>
        <w:t xml:space="preserve"> within each </w:t>
      </w:r>
      <w:r w:rsidR="00F3543F" w:rsidRPr="00B44A86">
        <w:rPr>
          <w:rFonts w:ascii="Arial" w:hAnsi="Arial" w:cs="Arial"/>
        </w:rPr>
        <w:t xml:space="preserve">of the 5 chosen local </w:t>
      </w:r>
      <w:r w:rsidR="00161D53" w:rsidRPr="00B44A86">
        <w:rPr>
          <w:rFonts w:ascii="Arial" w:hAnsi="Arial" w:cs="Arial"/>
        </w:rPr>
        <w:t>authorit</w:t>
      </w:r>
      <w:r w:rsidR="00F3543F" w:rsidRPr="00B44A86">
        <w:rPr>
          <w:rFonts w:ascii="Arial" w:hAnsi="Arial" w:cs="Arial"/>
        </w:rPr>
        <w:t>ies</w:t>
      </w:r>
      <w:r w:rsidR="00161D53" w:rsidRPr="00B44A86">
        <w:rPr>
          <w:rFonts w:ascii="Arial" w:hAnsi="Arial" w:cs="Arial"/>
        </w:rPr>
        <w:t>.</w:t>
      </w:r>
      <w:r w:rsidR="00F3543F" w:rsidRPr="00B44A86">
        <w:rPr>
          <w:rFonts w:ascii="Arial" w:hAnsi="Arial" w:cs="Arial"/>
        </w:rPr>
        <w:t xml:space="preserve"> </w:t>
      </w:r>
      <w:r w:rsidR="003E150F" w:rsidRPr="00B44A86">
        <w:rPr>
          <w:rFonts w:ascii="Arial" w:hAnsi="Arial" w:cs="Arial"/>
        </w:rPr>
        <w:t>It allow</w:t>
      </w:r>
      <w:r w:rsidR="00475AEA" w:rsidRPr="00B44A86">
        <w:rPr>
          <w:rFonts w:ascii="Arial" w:hAnsi="Arial" w:cs="Arial"/>
        </w:rPr>
        <w:t>ed the</w:t>
      </w:r>
      <w:r w:rsidR="003E150F" w:rsidRPr="00B44A86">
        <w:rPr>
          <w:rFonts w:ascii="Arial" w:hAnsi="Arial" w:cs="Arial"/>
        </w:rPr>
        <w:t xml:space="preserve"> examin</w:t>
      </w:r>
      <w:r w:rsidR="00475AEA" w:rsidRPr="00B44A86">
        <w:rPr>
          <w:rFonts w:ascii="Arial" w:hAnsi="Arial" w:cs="Arial"/>
        </w:rPr>
        <w:t>ation of</w:t>
      </w:r>
      <w:r w:rsidR="003E150F" w:rsidRPr="00B44A86">
        <w:rPr>
          <w:rFonts w:ascii="Arial" w:hAnsi="Arial" w:cs="Arial"/>
        </w:rPr>
        <w:t xml:space="preserve"> many different aspects of a topic at a </w:t>
      </w:r>
      <w:r w:rsidR="005F153F" w:rsidRPr="00B44A86">
        <w:rPr>
          <w:rFonts w:ascii="Arial" w:hAnsi="Arial" w:cs="Arial"/>
        </w:rPr>
        <w:t>more</w:t>
      </w:r>
      <w:r w:rsidR="003E150F" w:rsidRPr="00B44A86">
        <w:rPr>
          <w:rFonts w:ascii="Arial" w:hAnsi="Arial" w:cs="Arial"/>
        </w:rPr>
        <w:t xml:space="preserve"> granular level of detail than </w:t>
      </w:r>
      <w:r w:rsidR="00061C3C" w:rsidRPr="00B44A86">
        <w:rPr>
          <w:rFonts w:ascii="Arial" w:hAnsi="Arial" w:cs="Arial"/>
        </w:rPr>
        <w:t>has been done previously</w:t>
      </w:r>
      <w:r w:rsidR="003E150F" w:rsidRPr="00B44A86">
        <w:rPr>
          <w:rFonts w:ascii="Arial" w:hAnsi="Arial" w:cs="Arial"/>
        </w:rPr>
        <w:t xml:space="preserve">. </w:t>
      </w:r>
      <w:r w:rsidR="00151E53" w:rsidRPr="00B44A86">
        <w:rPr>
          <w:rFonts w:ascii="Arial" w:hAnsi="Arial" w:cs="Arial"/>
        </w:rPr>
        <w:t>For example, a link</w:t>
      </w:r>
      <w:r w:rsidR="00B97D66" w:rsidRPr="00B44A86">
        <w:rPr>
          <w:rFonts w:ascii="Arial" w:hAnsi="Arial" w:cs="Arial"/>
        </w:rPr>
        <w:t xml:space="preserve"> was found</w:t>
      </w:r>
      <w:r w:rsidR="00151E53" w:rsidRPr="00B44A86">
        <w:rPr>
          <w:rFonts w:ascii="Arial" w:hAnsi="Arial" w:cs="Arial"/>
        </w:rPr>
        <w:t xml:space="preserve"> between the level of deprivation in an MSOA</w:t>
      </w:r>
      <w:r w:rsidR="006D0EF5" w:rsidRPr="00B44A86">
        <w:rPr>
          <w:rFonts w:ascii="Arial" w:hAnsi="Arial" w:cs="Arial"/>
        </w:rPr>
        <w:t>, and the percentage of people drinking 5+ drinks on a typical day (Figure 2).</w:t>
      </w:r>
      <w:r w:rsidR="007A4C33" w:rsidRPr="00B44A86">
        <w:rPr>
          <w:rFonts w:ascii="Arial" w:hAnsi="Arial" w:cs="Arial"/>
        </w:rPr>
        <w:t xml:space="preserve"> </w:t>
      </w:r>
      <w:r w:rsidR="00292D55" w:rsidRPr="00B44A86">
        <w:rPr>
          <w:rFonts w:ascii="Arial" w:hAnsi="Arial" w:cs="Arial"/>
        </w:rPr>
        <w:t xml:space="preserve">Index of Multiple Deprivation </w:t>
      </w:r>
      <w:r w:rsidR="00292D55" w:rsidRPr="00B44A86">
        <w:rPr>
          <w:rFonts w:ascii="Arial" w:hAnsi="Arial" w:cs="Arial"/>
        </w:rPr>
        <w:lastRenderedPageBreak/>
        <w:t xml:space="preserve">(IMD) is used as the measure of </w:t>
      </w:r>
      <w:r w:rsidR="000174AC" w:rsidRPr="00B44A86">
        <w:rPr>
          <w:rFonts w:ascii="Arial" w:hAnsi="Arial" w:cs="Arial"/>
        </w:rPr>
        <w:t>deprivation and</w:t>
      </w:r>
      <w:r w:rsidR="00292D55" w:rsidRPr="00B44A86">
        <w:rPr>
          <w:rFonts w:ascii="Arial" w:hAnsi="Arial" w:cs="Arial"/>
        </w:rPr>
        <w:t xml:space="preserve"> is </w:t>
      </w:r>
      <w:r w:rsidR="004203A4" w:rsidRPr="00B44A86">
        <w:rPr>
          <w:rFonts w:ascii="Arial" w:hAnsi="Arial" w:cs="Arial"/>
        </w:rPr>
        <w:t xml:space="preserve">a small area measure of relative </w:t>
      </w:r>
      <w:r w:rsidR="00176BBA" w:rsidRPr="00B44A86">
        <w:rPr>
          <w:rFonts w:ascii="Arial" w:hAnsi="Arial" w:cs="Arial"/>
          <w:b/>
          <w:bCs/>
          <w:noProof/>
          <w:sz w:val="28"/>
          <w:szCs w:val="28"/>
          <w:u w:val="single"/>
        </w:rPr>
        <mc:AlternateContent>
          <mc:Choice Requires="wpg">
            <w:drawing>
              <wp:anchor distT="0" distB="0" distL="114300" distR="114300" simplePos="0" relativeHeight="251672576" behindDoc="1" locked="0" layoutInCell="1" allowOverlap="1" wp14:anchorId="3943BAEB" wp14:editId="0C5F4812">
                <wp:simplePos x="0" y="0"/>
                <wp:positionH relativeFrom="margin">
                  <wp:align>left</wp:align>
                </wp:positionH>
                <wp:positionV relativeFrom="page">
                  <wp:posOffset>1458284</wp:posOffset>
                </wp:positionV>
                <wp:extent cx="5742940" cy="2974340"/>
                <wp:effectExtent l="19050" t="19050" r="10160" b="0"/>
                <wp:wrapSquare wrapText="bothSides"/>
                <wp:docPr id="201188762" name="Group 5"/>
                <wp:cNvGraphicFramePr/>
                <a:graphic xmlns:a="http://schemas.openxmlformats.org/drawingml/2006/main">
                  <a:graphicData uri="http://schemas.microsoft.com/office/word/2010/wordprocessingGroup">
                    <wpg:wgp>
                      <wpg:cNvGrpSpPr/>
                      <wpg:grpSpPr>
                        <a:xfrm>
                          <a:off x="0" y="0"/>
                          <a:ext cx="5742940" cy="2974340"/>
                          <a:chOff x="0" y="0"/>
                          <a:chExt cx="6917442" cy="3519108"/>
                        </a:xfrm>
                      </wpg:grpSpPr>
                      <wpg:grpSp>
                        <wpg:cNvPr id="113420705" name="Group 4"/>
                        <wpg:cNvGrpSpPr/>
                        <wpg:grpSpPr>
                          <a:xfrm>
                            <a:off x="0" y="0"/>
                            <a:ext cx="6917442" cy="3519108"/>
                            <a:chOff x="0" y="0"/>
                            <a:chExt cx="6917442" cy="3519108"/>
                          </a:xfrm>
                        </wpg:grpSpPr>
                        <wpg:grpSp>
                          <wpg:cNvPr id="220278682" name="Group 3"/>
                          <wpg:cNvGrpSpPr/>
                          <wpg:grpSpPr>
                            <a:xfrm>
                              <a:off x="0" y="0"/>
                              <a:ext cx="6917442" cy="3519108"/>
                              <a:chOff x="0" y="0"/>
                              <a:chExt cx="6917442" cy="3519108"/>
                            </a:xfrm>
                          </wpg:grpSpPr>
                          <wpg:grpSp>
                            <wpg:cNvPr id="152922520" name="Group 2"/>
                            <wpg:cNvGrpSpPr/>
                            <wpg:grpSpPr>
                              <a:xfrm>
                                <a:off x="3147" y="0"/>
                                <a:ext cx="6914295" cy="3054681"/>
                                <a:chOff x="0" y="0"/>
                                <a:chExt cx="6914295" cy="3054681"/>
                              </a:xfrm>
                            </wpg:grpSpPr>
                            <pic:pic xmlns:pic="http://schemas.openxmlformats.org/drawingml/2006/picture">
                              <pic:nvPicPr>
                                <pic:cNvPr id="2123626037" name="Picture 1" descr="A map of different colored areas&#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28821" t="2837" r="2780" b="1753"/>
                                <a:stretch/>
                              </pic:blipFill>
                              <pic:spPr bwMode="auto">
                                <a:xfrm>
                                  <a:off x="0" y="0"/>
                                  <a:ext cx="3383915" cy="3042285"/>
                                </a:xfrm>
                                <a:prstGeom prst="rect">
                                  <a:avLst/>
                                </a:prstGeom>
                                <a:ln w="9525" cap="flat" cmpd="sng" algn="ctr">
                                  <a:solidFill>
                                    <a:srgbClr val="2C5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pic:pic xmlns:pic="http://schemas.openxmlformats.org/drawingml/2006/picture">
                              <pic:nvPicPr>
                                <pic:cNvPr id="1961061486" name="Picture 1" descr="A map of different colored areas&#10;&#10;Description automatically generated"/>
                                <pic:cNvPicPr>
                                  <a:picLocks noChangeAspect="1"/>
                                </pic:cNvPicPr>
                              </pic:nvPicPr>
                              <pic:blipFill rotWithShape="1">
                                <a:blip r:embed="rId22">
                                  <a:extLst>
                                    <a:ext uri="{28A0092B-C50C-407E-A947-70E740481C1C}">
                                      <a14:useLocalDpi xmlns:a14="http://schemas.microsoft.com/office/drawing/2010/main" val="0"/>
                                    </a:ext>
                                  </a:extLst>
                                </a:blip>
                                <a:srcRect l="27334" t="1535" r="1618"/>
                                <a:stretch/>
                              </pic:blipFill>
                              <pic:spPr bwMode="auto">
                                <a:xfrm>
                                  <a:off x="3530380" y="7950"/>
                                  <a:ext cx="3383915" cy="3046731"/>
                                </a:xfrm>
                                <a:prstGeom prst="rect">
                                  <a:avLst/>
                                </a:prstGeom>
                                <a:ln w="9525" cap="flat" cmpd="sng" algn="ctr">
                                  <a:solidFill>
                                    <a:srgbClr val="2C5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g:grpSp>
                          <wps:wsp>
                            <wps:cNvPr id="856164619" name="Text Box 1"/>
                            <wps:cNvSpPr txBox="1"/>
                            <wps:spPr>
                              <a:xfrm>
                                <a:off x="0" y="3113406"/>
                                <a:ext cx="6903128" cy="405702"/>
                              </a:xfrm>
                              <a:prstGeom prst="rect">
                                <a:avLst/>
                              </a:prstGeom>
                              <a:solidFill>
                                <a:prstClr val="white"/>
                              </a:solidFill>
                              <a:ln>
                                <a:noFill/>
                              </a:ln>
                            </wps:spPr>
                            <wps:txbx>
                              <w:txbxContent>
                                <w:p w14:paraId="482EDC36" w14:textId="06EF5FB8" w:rsidR="00680C2C" w:rsidRPr="005D0E7E" w:rsidRDefault="00680C2C" w:rsidP="00680C2C">
                                  <w:pPr>
                                    <w:pStyle w:val="Caption"/>
                                    <w:rPr>
                                      <w:rFonts w:ascii="Arial" w:hAnsi="Arial" w:cs="Arial"/>
                                      <w:noProof/>
                                      <w:sz w:val="28"/>
                                      <w:szCs w:val="28"/>
                                      <w:u w:val="single"/>
                                    </w:rPr>
                                  </w:pPr>
                                  <w:r>
                                    <w:t xml:space="preserve">Figure </w:t>
                                  </w:r>
                                  <w:r w:rsidR="002E5AC8">
                                    <w:t>3</w:t>
                                  </w:r>
                                  <w:r>
                                    <w:t xml:space="preserve">. </w:t>
                                  </w:r>
                                  <w:r w:rsidR="00500555">
                                    <w:t xml:space="preserve">Map of MSOA’s in Bury showing (A) the percentage of people drinking 4+ times </w:t>
                                  </w:r>
                                  <w:r w:rsidR="00500555">
                                    <w:rPr>
                                      <w:b/>
                                      <w:bCs/>
                                    </w:rPr>
                                    <w:t>per week</w:t>
                                  </w:r>
                                  <w:r w:rsidR="00500555">
                                    <w:t xml:space="preserve">, and (B) the percentage of people drinking 5+ drinks on </w:t>
                                  </w:r>
                                  <w:r w:rsidR="005D0E7E">
                                    <w:t xml:space="preserve">a </w:t>
                                  </w:r>
                                  <w:r w:rsidR="005D0E7E">
                                    <w:rPr>
                                      <w:b/>
                                      <w:bCs/>
                                    </w:rPr>
                                    <w:t xml:space="preserve">typical day. </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grpSp>
                        <wps:wsp>
                          <wps:cNvPr id="1628681744" name="Text Box 1"/>
                          <wps:cNvSpPr txBox="1"/>
                          <wps:spPr>
                            <a:xfrm>
                              <a:off x="2906170" y="2372605"/>
                              <a:ext cx="400372" cy="809599"/>
                            </a:xfrm>
                            <a:prstGeom prst="rect">
                              <a:avLst/>
                            </a:prstGeom>
                            <a:noFill/>
                            <a:ln>
                              <a:noFill/>
                            </a:ln>
                          </wps:spPr>
                          <wps:txbx>
                            <w:txbxContent>
                              <w:p w14:paraId="30D983AF" w14:textId="27A521BF" w:rsidR="005D0E7E" w:rsidRPr="004A36BB" w:rsidRDefault="005D0E7E" w:rsidP="000C0D49">
                                <w:pPr>
                                  <w:pStyle w:val="Heading1"/>
                                  <w:spacing w:line="360" w:lineRule="auto"/>
                                  <w:jc w:val="center"/>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4" w:name="_Toc170222844"/>
                                <w:r w:rsidRPr="004A36BB">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bookmarkEnd w:id="14"/>
                              </w:p>
                            </w:txbxContent>
                          </wps:txbx>
                          <wps:bodyPr rot="0" spcFirstLastPara="0" vertOverflow="overflow" horzOverflow="overflow" vert="horz" wrap="none" lIns="91440" tIns="0" rIns="91440" bIns="45720" numCol="1" spcCol="0" rtlCol="0" fromWordArt="0" anchor="t" anchorCtr="0" forceAA="0" compatLnSpc="1">
                            <a:prstTxWarp prst="textNoShape">
                              <a:avLst/>
                            </a:prstTxWarp>
                            <a:noAutofit/>
                          </wps:bodyPr>
                        </wps:wsp>
                      </wpg:grpSp>
                      <wps:wsp>
                        <wps:cNvPr id="136377344" name="Text Box 1"/>
                        <wps:cNvSpPr txBox="1"/>
                        <wps:spPr>
                          <a:xfrm>
                            <a:off x="6435445" y="2396632"/>
                            <a:ext cx="400372" cy="810307"/>
                          </a:xfrm>
                          <a:prstGeom prst="rect">
                            <a:avLst/>
                          </a:prstGeom>
                          <a:noFill/>
                          <a:ln>
                            <a:noFill/>
                          </a:ln>
                        </wps:spPr>
                        <wps:txbx>
                          <w:txbxContent>
                            <w:p w14:paraId="19BE4CCE" w14:textId="093487C1" w:rsidR="000C0D49" w:rsidRPr="004A36BB" w:rsidRDefault="000C0D49" w:rsidP="000C0D49">
                              <w:pPr>
                                <w:pStyle w:val="Heading1"/>
                                <w:spacing w:line="360" w:lineRule="auto"/>
                                <w:jc w:val="center"/>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 w:name="_Toc170222845"/>
                              <w:r w:rsidRPr="004A36BB">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bookmarkEnd w:id="15"/>
                            </w:p>
                          </w:txbxContent>
                        </wps:txbx>
                        <wps:bodyPr rot="0" spcFirstLastPara="0" vertOverflow="overflow" horzOverflow="overflow" vert="horz" wrap="none" lIns="91440" tIns="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43BAEB" id="Group 5" o:spid="_x0000_s1032" style="position:absolute;margin-left:0;margin-top:114.85pt;width:452.2pt;height:234.2pt;z-index:-251643904;mso-position-horizontal:left;mso-position-horizontal-relative:margin;mso-position-vertical-relative:page;mso-width-relative:margin;mso-height-relative:margin" coordsize="69174,35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">
                <v:group id="Group 4" o:spid="_x0000_s1033" style="position:absolute;width:69174;height:35191" coordsize="69174,35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">
                  <v:group id="Group 3" o:spid="_x0000_s1034" style="position:absolute;width:69174;height:35191" coordsize="69174,35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">
                    <v:group id="_x0000_s1035" style="position:absolute;left:31;width:69143;height:30546" coordsize="69142,30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">
                      <v:shape id="Picture 1" o:spid="_x0000_s1036" type="#_x0000_t75" alt="A map of different colored areas&#10;&#10;Description automatically generated" style="position:absolute;width:33839;height:30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" stroked="t" strokecolor="#2c5060">
                        <v:stroke joinstyle="round"/>
                        <v:imagedata r:id="rId23" o:title="A map of different colored areas&#10;&#10;Description automatically generated" croptop="1859f" cropbottom="1149f" cropleft="18888f" cropright="1822f"/>
                        <v:path arrowok="t"/>
                      </v:shape>
                      <v:shape id="Picture 1" o:spid="_x0000_s1037" type="#_x0000_t75" alt="A map of different colored areas&#10;&#10;Description automatically generated" style="position:absolute;left:35303;top:79;width:33839;height:30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" stroked="t" strokecolor="#2c5060">
                        <v:stroke joinstyle="round"/>
                        <v:imagedata r:id="rId24" o:title="A map of different colored areas&#10;&#10;Description automatically generated" croptop="1006f" cropleft="17914f" cropright="1060f"/>
                        <v:path arrowok="t"/>
                      </v:shape>
                    </v:group>
                    <v:shape id="Text Box 1" o:spid="_x0000_s1038" type="#_x0000_t202" style="position:absolute;top:31134;width:69031;height:40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" stroked="f">
                      <v:textbox inset="0,0,0,0">
                        <w:txbxContent>
                          <w:p w14:paraId="482EDC36" w14:textId="06EF5FB8" w:rsidR="00680C2C" w:rsidRPr="005D0E7E" w:rsidRDefault="00680C2C" w:rsidP="00680C2C">
                            <w:pPr>
                              <w:pStyle w:val="Caption"/>
                              <w:rPr>
                                <w:rFonts w:ascii="Arial" w:hAnsi="Arial" w:cs="Arial"/>
                                <w:noProof/>
                                <w:sz w:val="28"/>
                                <w:szCs w:val="28"/>
                                <w:u w:val="single"/>
                              </w:rPr>
                            </w:pPr>
                            <w:r>
                              <w:t xml:space="preserve">Figure </w:t>
                            </w:r>
                            <w:r w:rsidR="002E5AC8">
                              <w:t>3</w:t>
                            </w:r>
                            <w:r>
                              <w:t xml:space="preserve">. </w:t>
                            </w:r>
                            <w:r w:rsidR="00500555">
                              <w:t xml:space="preserve">Map of MSOA’s in Bury showing (A) the percentage of people drinking 4+ times </w:t>
                            </w:r>
                            <w:r w:rsidR="00500555">
                              <w:rPr>
                                <w:b/>
                                <w:bCs/>
                              </w:rPr>
                              <w:t>per week</w:t>
                            </w:r>
                            <w:r w:rsidR="00500555">
                              <w:t xml:space="preserve">, and (B) the percentage of people drinking 5+ drinks on </w:t>
                            </w:r>
                            <w:r w:rsidR="005D0E7E">
                              <w:t xml:space="preserve">a </w:t>
                            </w:r>
                            <w:r w:rsidR="005D0E7E">
                              <w:rPr>
                                <w:b/>
                                <w:bCs/>
                              </w:rPr>
                              <w:t xml:space="preserve">typical day. </w:t>
                            </w:r>
                          </w:p>
                        </w:txbxContent>
                      </v:textbox>
                    </v:shape>
                  </v:group>
                  <v:shape id="Text Box 1" o:spid="_x0000_s1039" type="#_x0000_t202" style="position:absolute;left:29061;top:23726;width:4004;height:80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" filled="f" stroked="f">
                    <v:textbox inset=",0">
                      <w:txbxContent>
                        <w:p w14:paraId="30D983AF" w14:textId="27A521BF" w:rsidR="005D0E7E" w:rsidRPr="004A36BB" w:rsidRDefault="005D0E7E" w:rsidP="000C0D49">
                          <w:pPr>
                            <w:pStyle w:val="Heading1"/>
                            <w:spacing w:line="360" w:lineRule="auto"/>
                            <w:jc w:val="center"/>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 w:name="_Toc170222844"/>
                          <w:r w:rsidRPr="004A36BB">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bookmarkEnd w:id="16"/>
                        </w:p>
                      </w:txbxContent>
                    </v:textbox>
                  </v:shape>
                </v:group>
                <v:shape id="Text Box 1" o:spid="_x0000_s1040" type="#_x0000_t202" style="position:absolute;left:64354;top:23966;width:4004;height:81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" filled="f" stroked="f">
                  <v:textbox inset=",0">
                    <w:txbxContent>
                      <w:p w14:paraId="19BE4CCE" w14:textId="093487C1" w:rsidR="000C0D49" w:rsidRPr="004A36BB" w:rsidRDefault="000C0D49" w:rsidP="000C0D49">
                        <w:pPr>
                          <w:pStyle w:val="Heading1"/>
                          <w:spacing w:line="360" w:lineRule="auto"/>
                          <w:jc w:val="center"/>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7" w:name="_Toc170222845"/>
                        <w:r w:rsidRPr="004A36BB">
                          <w:rPr>
                            <w:rFonts w:ascii="Arial" w:hAnsi="Arial" w:cs="Arial"/>
                            <w:bCs/>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bookmarkEnd w:id="17"/>
                      </w:p>
                    </w:txbxContent>
                  </v:textbox>
                </v:shape>
                <w10:wrap type="square" anchorx="margin" anchory="page"/>
              </v:group>
            </w:pict>
          </mc:Fallback>
        </mc:AlternateContent>
      </w:r>
      <w:r w:rsidR="004203A4" w:rsidRPr="00B44A86">
        <w:rPr>
          <w:rFonts w:ascii="Arial" w:hAnsi="Arial" w:cs="Arial"/>
        </w:rPr>
        <w:t xml:space="preserve">deprivation across the UK. </w:t>
      </w:r>
    </w:p>
    <w:p w14:paraId="0EA16202" w14:textId="39088998" w:rsidR="001F41AD" w:rsidRPr="00B44A86" w:rsidRDefault="008C7C8B" w:rsidP="00B44A86">
      <w:pPr>
        <w:spacing w:line="360" w:lineRule="auto"/>
        <w:rPr>
          <w:rFonts w:ascii="Arial" w:hAnsi="Arial" w:cs="Arial"/>
        </w:rPr>
      </w:pPr>
      <w:r w:rsidRPr="00B44A86">
        <w:rPr>
          <w:rFonts w:ascii="Arial" w:hAnsi="Arial" w:cs="Arial"/>
        </w:rPr>
        <w:t xml:space="preserve">As mentioned above, the use of the </w:t>
      </w:r>
      <w:r w:rsidR="00CF712D" w:rsidRPr="00B44A86">
        <w:rPr>
          <w:rFonts w:ascii="Arial" w:hAnsi="Arial" w:cs="Arial"/>
        </w:rPr>
        <w:t>S</w:t>
      </w:r>
      <w:r w:rsidRPr="00B44A86">
        <w:rPr>
          <w:rFonts w:ascii="Arial" w:hAnsi="Arial" w:cs="Arial"/>
        </w:rPr>
        <w:t xml:space="preserve">ynthetic </w:t>
      </w:r>
      <w:r w:rsidR="00CF712D" w:rsidRPr="00B44A86">
        <w:rPr>
          <w:rFonts w:ascii="Arial" w:hAnsi="Arial" w:cs="Arial"/>
        </w:rPr>
        <w:t>P</w:t>
      </w:r>
      <w:r w:rsidRPr="00B44A86">
        <w:rPr>
          <w:rFonts w:ascii="Arial" w:hAnsi="Arial" w:cs="Arial"/>
        </w:rPr>
        <w:t xml:space="preserve">opulation also allows for the comparison of MSOA’s within each local authority. </w:t>
      </w:r>
      <w:r w:rsidR="006923DC" w:rsidRPr="00B44A86">
        <w:rPr>
          <w:rFonts w:ascii="Arial" w:hAnsi="Arial" w:cs="Arial"/>
        </w:rPr>
        <w:t xml:space="preserve">Figure 3 illustrates this </w:t>
      </w:r>
      <w:r w:rsidR="00F54B28" w:rsidRPr="00B44A86">
        <w:rPr>
          <w:rFonts w:ascii="Arial" w:hAnsi="Arial" w:cs="Arial"/>
        </w:rPr>
        <w:t>by showing the percentage of people drinking 4+ times per week (Figure 3A), and the percentage of people drinking 5+ drinks on a typical day (Figure 3B)</w:t>
      </w:r>
      <w:r w:rsidR="00F7593C" w:rsidRPr="00B44A86">
        <w:rPr>
          <w:rFonts w:ascii="Arial" w:hAnsi="Arial" w:cs="Arial"/>
        </w:rPr>
        <w:t xml:space="preserve"> in Bury</w:t>
      </w:r>
      <w:r w:rsidR="00F54B28" w:rsidRPr="00B44A86">
        <w:rPr>
          <w:rFonts w:ascii="Arial" w:hAnsi="Arial" w:cs="Arial"/>
        </w:rPr>
        <w:t xml:space="preserve">. </w:t>
      </w:r>
      <w:r w:rsidR="000C0D49" w:rsidRPr="00B44A86">
        <w:rPr>
          <w:rFonts w:ascii="Arial" w:hAnsi="Arial" w:cs="Arial"/>
        </w:rPr>
        <w:t xml:space="preserve">This </w:t>
      </w:r>
      <w:r w:rsidR="003C35AE" w:rsidRPr="00B44A86">
        <w:rPr>
          <w:rFonts w:ascii="Arial" w:hAnsi="Arial" w:cs="Arial"/>
        </w:rPr>
        <w:t xml:space="preserve">is a good illustration of the granular level of data that the </w:t>
      </w:r>
      <w:r w:rsidR="00806581" w:rsidRPr="00B44A86">
        <w:rPr>
          <w:rFonts w:ascii="Arial" w:hAnsi="Arial" w:cs="Arial"/>
        </w:rPr>
        <w:t>S</w:t>
      </w:r>
      <w:r w:rsidR="003C35AE" w:rsidRPr="00B44A86">
        <w:rPr>
          <w:rFonts w:ascii="Arial" w:hAnsi="Arial" w:cs="Arial"/>
        </w:rPr>
        <w:t xml:space="preserve">ynthetic </w:t>
      </w:r>
      <w:r w:rsidR="00806581" w:rsidRPr="00B44A86">
        <w:rPr>
          <w:rFonts w:ascii="Arial" w:hAnsi="Arial" w:cs="Arial"/>
        </w:rPr>
        <w:t>P</w:t>
      </w:r>
      <w:r w:rsidR="003C35AE" w:rsidRPr="00B44A86">
        <w:rPr>
          <w:rFonts w:ascii="Arial" w:hAnsi="Arial" w:cs="Arial"/>
        </w:rPr>
        <w:t>opulation can provide</w:t>
      </w:r>
      <w:r w:rsidR="003B7704" w:rsidRPr="00B44A86">
        <w:rPr>
          <w:rFonts w:ascii="Arial" w:hAnsi="Arial" w:cs="Arial"/>
        </w:rPr>
        <w:t>, showing how indicators can vary even within local authorities. Take</w:t>
      </w:r>
      <w:r w:rsidR="00FE429B" w:rsidRPr="00B44A86">
        <w:rPr>
          <w:rFonts w:ascii="Arial" w:hAnsi="Arial" w:cs="Arial"/>
        </w:rPr>
        <w:t>n with the information provided in Figure 2, we can speculate that the areas shown to have higher percentage of people drinking in Figure 3B</w:t>
      </w:r>
      <w:r w:rsidR="00E04BB4" w:rsidRPr="00B44A86">
        <w:rPr>
          <w:rFonts w:ascii="Arial" w:hAnsi="Arial" w:cs="Arial"/>
        </w:rPr>
        <w:t xml:space="preserve"> would also be the areas within Bury that show higher levels of deprivation (IMD score). To further explore this, it </w:t>
      </w:r>
      <w:r w:rsidR="00DE1B8B" w:rsidRPr="00B44A86">
        <w:rPr>
          <w:rFonts w:ascii="Arial" w:hAnsi="Arial" w:cs="Arial"/>
        </w:rPr>
        <w:t>w</w:t>
      </w:r>
      <w:r w:rsidR="00E04BB4" w:rsidRPr="00B44A86">
        <w:rPr>
          <w:rFonts w:ascii="Arial" w:hAnsi="Arial" w:cs="Arial"/>
        </w:rPr>
        <w:t xml:space="preserve">ould be interesting to produce a map of Bury showing the </w:t>
      </w:r>
      <w:r w:rsidR="005B1347" w:rsidRPr="00B44A86">
        <w:rPr>
          <w:rFonts w:ascii="Arial" w:hAnsi="Arial" w:cs="Arial"/>
        </w:rPr>
        <w:t xml:space="preserve">IMD score by MSOA, to be able to visually compare this to the data shown in Figure 3. </w:t>
      </w:r>
      <w:r w:rsidR="004A36BB" w:rsidRPr="00B44A86">
        <w:rPr>
          <w:rFonts w:ascii="Arial" w:hAnsi="Arial" w:cs="Arial"/>
        </w:rPr>
        <w:t xml:space="preserve">The combination of these data sources within the </w:t>
      </w:r>
      <w:r w:rsidR="00F90EA5" w:rsidRPr="00B44A86">
        <w:rPr>
          <w:rFonts w:ascii="Arial" w:hAnsi="Arial" w:cs="Arial"/>
        </w:rPr>
        <w:t>S</w:t>
      </w:r>
      <w:r w:rsidR="004A36BB" w:rsidRPr="00B44A86">
        <w:rPr>
          <w:rFonts w:ascii="Arial" w:hAnsi="Arial" w:cs="Arial"/>
        </w:rPr>
        <w:t xml:space="preserve">ynthetic </w:t>
      </w:r>
      <w:r w:rsidR="00F90EA5" w:rsidRPr="00B44A86">
        <w:rPr>
          <w:rFonts w:ascii="Arial" w:hAnsi="Arial" w:cs="Arial"/>
        </w:rPr>
        <w:t>P</w:t>
      </w:r>
      <w:r w:rsidR="004A36BB" w:rsidRPr="00B44A86">
        <w:rPr>
          <w:rFonts w:ascii="Arial" w:hAnsi="Arial" w:cs="Arial"/>
        </w:rPr>
        <w:t xml:space="preserve">opulation also </w:t>
      </w:r>
      <w:proofErr w:type="gramStart"/>
      <w:r w:rsidR="004A36BB" w:rsidRPr="00B44A86">
        <w:rPr>
          <w:rFonts w:ascii="Arial" w:hAnsi="Arial" w:cs="Arial"/>
        </w:rPr>
        <w:t>allow</w:t>
      </w:r>
      <w:proofErr w:type="gramEnd"/>
      <w:r w:rsidR="004A36BB" w:rsidRPr="00B44A86">
        <w:rPr>
          <w:rFonts w:ascii="Arial" w:hAnsi="Arial" w:cs="Arial"/>
        </w:rPr>
        <w:t xml:space="preserve"> t</w:t>
      </w:r>
      <w:r w:rsidR="002D0676" w:rsidRPr="00B44A86">
        <w:rPr>
          <w:rFonts w:ascii="Arial" w:hAnsi="Arial" w:cs="Arial"/>
        </w:rPr>
        <w:t>he</w:t>
      </w:r>
      <w:r w:rsidR="004A36BB" w:rsidRPr="00B44A86">
        <w:rPr>
          <w:rFonts w:ascii="Arial" w:hAnsi="Arial" w:cs="Arial"/>
        </w:rPr>
        <w:t xml:space="preserve"> investigat</w:t>
      </w:r>
      <w:r w:rsidR="002D0676" w:rsidRPr="00B44A86">
        <w:rPr>
          <w:rFonts w:ascii="Arial" w:hAnsi="Arial" w:cs="Arial"/>
        </w:rPr>
        <w:t>ion</w:t>
      </w:r>
      <w:r w:rsidR="004A36BB" w:rsidRPr="00B44A86">
        <w:rPr>
          <w:rFonts w:ascii="Arial" w:hAnsi="Arial" w:cs="Arial"/>
        </w:rPr>
        <w:t xml:space="preserve"> other variables</w:t>
      </w:r>
      <w:r w:rsidR="003F2426" w:rsidRPr="00B44A86">
        <w:rPr>
          <w:rFonts w:ascii="Arial" w:hAnsi="Arial" w:cs="Arial"/>
        </w:rPr>
        <w:t xml:space="preserve">’ </w:t>
      </w:r>
      <w:r w:rsidR="004A36BB" w:rsidRPr="00B44A86">
        <w:rPr>
          <w:rFonts w:ascii="Arial" w:hAnsi="Arial" w:cs="Arial"/>
        </w:rPr>
        <w:t xml:space="preserve">relationship to the key indicators used in this study. </w:t>
      </w:r>
      <w:r w:rsidR="00E04E4C" w:rsidRPr="00B44A86">
        <w:rPr>
          <w:rFonts w:ascii="Arial" w:hAnsi="Arial" w:cs="Arial"/>
        </w:rPr>
        <w:t>The figure b</w:t>
      </w:r>
      <w:r w:rsidR="006870CE" w:rsidRPr="00B44A86">
        <w:rPr>
          <w:rFonts w:ascii="Arial" w:hAnsi="Arial" w:cs="Arial"/>
        </w:rPr>
        <w:t xml:space="preserve">elow </w:t>
      </w:r>
      <w:r w:rsidR="003F7101" w:rsidRPr="00B44A86">
        <w:rPr>
          <w:rFonts w:ascii="Arial" w:hAnsi="Arial" w:cs="Arial"/>
        </w:rPr>
        <w:t>shows the percentage of daily drinks sorted by employment sector</w:t>
      </w:r>
      <w:r w:rsidR="00AD46EC" w:rsidRPr="00B44A86">
        <w:rPr>
          <w:rFonts w:ascii="Arial" w:hAnsi="Arial" w:cs="Arial"/>
        </w:rPr>
        <w:t xml:space="preserve"> (Figure 4). </w:t>
      </w:r>
      <w:r w:rsidR="00644AF4" w:rsidRPr="00B44A86">
        <w:rPr>
          <w:rFonts w:ascii="Arial" w:hAnsi="Arial" w:cs="Arial"/>
        </w:rPr>
        <w:t>This shows that those who work in lower supervisory and technical roles are most likely to report drinking 5+ drinks on a typical d</w:t>
      </w:r>
      <w:r w:rsidR="00D6042A" w:rsidRPr="00B44A86">
        <w:rPr>
          <w:rFonts w:ascii="Arial" w:hAnsi="Arial" w:cs="Arial"/>
        </w:rPr>
        <w:t xml:space="preserve">ay (23.7%). </w:t>
      </w:r>
    </w:p>
    <w:p w14:paraId="06E0B2F8" w14:textId="0988BD16" w:rsidR="00681B23" w:rsidRDefault="00400863" w:rsidP="00B44A86">
      <w:pPr>
        <w:spacing w:line="360" w:lineRule="auto"/>
        <w:rPr>
          <w:rFonts w:ascii="Arial" w:hAnsi="Arial" w:cs="Arial"/>
        </w:rPr>
      </w:pPr>
      <w:r w:rsidRPr="00B44A86">
        <w:rPr>
          <w:rFonts w:ascii="Arial" w:hAnsi="Arial" w:cs="Arial"/>
        </w:rPr>
        <w:t xml:space="preserve">This case study and its findings provide a good example of how the </w:t>
      </w:r>
      <w:r w:rsidR="005D2C07" w:rsidRPr="00B44A86">
        <w:rPr>
          <w:rFonts w:ascii="Arial" w:hAnsi="Arial" w:cs="Arial"/>
        </w:rPr>
        <w:t>S</w:t>
      </w:r>
      <w:r w:rsidRPr="00B44A86">
        <w:rPr>
          <w:rFonts w:ascii="Arial" w:hAnsi="Arial" w:cs="Arial"/>
        </w:rPr>
        <w:t xml:space="preserve">ynthetic </w:t>
      </w:r>
      <w:r w:rsidR="005D2C07" w:rsidRPr="00B44A86">
        <w:rPr>
          <w:rFonts w:ascii="Arial" w:hAnsi="Arial" w:cs="Arial"/>
        </w:rPr>
        <w:t>P</w:t>
      </w:r>
      <w:r w:rsidRPr="00B44A86">
        <w:rPr>
          <w:rFonts w:ascii="Arial" w:hAnsi="Arial" w:cs="Arial"/>
        </w:rPr>
        <w:t xml:space="preserve">opulation can be used to study the population of the UK at </w:t>
      </w:r>
      <w:r w:rsidR="002D4894" w:rsidRPr="00B44A86">
        <w:rPr>
          <w:rFonts w:ascii="Arial" w:hAnsi="Arial" w:cs="Arial"/>
        </w:rPr>
        <w:t xml:space="preserve">a </w:t>
      </w:r>
      <w:r w:rsidR="00E43F7B" w:rsidRPr="00B44A86">
        <w:rPr>
          <w:rFonts w:ascii="Arial" w:hAnsi="Arial" w:cs="Arial"/>
        </w:rPr>
        <w:t>smaller-area level</w:t>
      </w:r>
      <w:r w:rsidR="0091619E" w:rsidRPr="00B44A86">
        <w:rPr>
          <w:rFonts w:ascii="Arial" w:hAnsi="Arial" w:cs="Arial"/>
        </w:rPr>
        <w:t xml:space="preserve">. This gives the </w:t>
      </w:r>
      <w:r w:rsidR="008B4DB3" w:rsidRPr="00B44A86">
        <w:rPr>
          <w:rFonts w:ascii="Arial" w:hAnsi="Arial" w:cs="Arial"/>
        </w:rPr>
        <w:t>S</w:t>
      </w:r>
      <w:r w:rsidR="0091619E" w:rsidRPr="00B44A86">
        <w:rPr>
          <w:rFonts w:ascii="Arial" w:hAnsi="Arial" w:cs="Arial"/>
        </w:rPr>
        <w:t xml:space="preserve">ynthetic </w:t>
      </w:r>
      <w:r w:rsidR="008B4DB3" w:rsidRPr="00B44A86">
        <w:rPr>
          <w:rFonts w:ascii="Arial" w:hAnsi="Arial" w:cs="Arial"/>
        </w:rPr>
        <w:t>P</w:t>
      </w:r>
      <w:r w:rsidR="0091619E" w:rsidRPr="00B44A86">
        <w:rPr>
          <w:rFonts w:ascii="Arial" w:hAnsi="Arial" w:cs="Arial"/>
        </w:rPr>
        <w:t xml:space="preserve">opulation the ability to </w:t>
      </w:r>
      <w:r w:rsidR="008B48A4" w:rsidRPr="00B44A86">
        <w:rPr>
          <w:rFonts w:ascii="Arial" w:hAnsi="Arial" w:cs="Arial"/>
        </w:rPr>
        <w:t xml:space="preserve">facilitate the investigation of trends and relationships in locations of interest, </w:t>
      </w:r>
      <w:r w:rsidR="005B0225" w:rsidRPr="00B44A86">
        <w:rPr>
          <w:rFonts w:ascii="Arial" w:hAnsi="Arial" w:cs="Arial"/>
        </w:rPr>
        <w:t xml:space="preserve">even at an MSOA level, for both academic and policy-driven purposes. Specifically, this case study </w:t>
      </w:r>
      <w:r w:rsidR="00D50353" w:rsidRPr="00B44A86">
        <w:rPr>
          <w:rFonts w:ascii="Arial" w:hAnsi="Arial" w:cs="Arial"/>
        </w:rPr>
        <w:t xml:space="preserve">provided evidence for a link between alcohol consumption and </w:t>
      </w:r>
      <w:r w:rsidR="003440AF" w:rsidRPr="00B44A86">
        <w:rPr>
          <w:rFonts w:ascii="Arial" w:hAnsi="Arial" w:cs="Arial"/>
        </w:rPr>
        <w:t>several</w:t>
      </w:r>
      <w:r w:rsidR="00D50353" w:rsidRPr="00B44A86">
        <w:rPr>
          <w:rFonts w:ascii="Arial" w:hAnsi="Arial" w:cs="Arial"/>
        </w:rPr>
        <w:t xml:space="preserve"> other </w:t>
      </w:r>
      <w:r w:rsidR="003440AF" w:rsidRPr="00B44A86">
        <w:rPr>
          <w:rFonts w:ascii="Arial" w:hAnsi="Arial" w:cs="Arial"/>
        </w:rPr>
        <w:t>factors,</w:t>
      </w:r>
      <w:r w:rsidR="00D50353" w:rsidRPr="00B44A86">
        <w:rPr>
          <w:rFonts w:ascii="Arial" w:hAnsi="Arial" w:cs="Arial"/>
        </w:rPr>
        <w:t xml:space="preserve"> including deprivation of an area, and employment sector. In turn, this can help inform interventions and </w:t>
      </w:r>
      <w:r w:rsidR="003440AF" w:rsidRPr="00B44A86">
        <w:rPr>
          <w:rFonts w:ascii="Arial" w:hAnsi="Arial" w:cs="Arial"/>
        </w:rPr>
        <w:t xml:space="preserve">actions taken by policy makers. </w:t>
      </w:r>
    </w:p>
    <w:p w14:paraId="1C41489F" w14:textId="09727467" w:rsidR="002E5AC8" w:rsidRDefault="0019587C" w:rsidP="00B44A86">
      <w:pPr>
        <w:spacing w:line="360" w:lineRule="auto"/>
        <w:rPr>
          <w:rFonts w:ascii="Arial" w:hAnsi="Arial" w:cs="Arial"/>
        </w:rPr>
      </w:pPr>
      <w:r w:rsidRPr="00B44A86">
        <w:rPr>
          <w:rFonts w:ascii="Arial" w:hAnsi="Arial" w:cs="Arial"/>
          <w:noProof/>
        </w:rPr>
        <w:lastRenderedPageBreak/>
        <mc:AlternateContent>
          <mc:Choice Requires="wpg">
            <w:drawing>
              <wp:anchor distT="0" distB="0" distL="114300" distR="114300" simplePos="0" relativeHeight="251677696" behindDoc="0" locked="0" layoutInCell="1" allowOverlap="1" wp14:anchorId="6812E413" wp14:editId="06E84F37">
                <wp:simplePos x="0" y="0"/>
                <wp:positionH relativeFrom="margin">
                  <wp:align>right</wp:align>
                </wp:positionH>
                <wp:positionV relativeFrom="margin">
                  <wp:posOffset>846072</wp:posOffset>
                </wp:positionV>
                <wp:extent cx="5851525" cy="3541395"/>
                <wp:effectExtent l="0" t="0" r="0" b="1905"/>
                <wp:wrapSquare wrapText="bothSides"/>
                <wp:docPr id="1007575981" name="Group 6"/>
                <wp:cNvGraphicFramePr/>
                <a:graphic xmlns:a="http://schemas.openxmlformats.org/drawingml/2006/main">
                  <a:graphicData uri="http://schemas.microsoft.com/office/word/2010/wordprocessingGroup">
                    <wpg:wgp>
                      <wpg:cNvGrpSpPr/>
                      <wpg:grpSpPr>
                        <a:xfrm>
                          <a:off x="0" y="0"/>
                          <a:ext cx="5851525" cy="3541395"/>
                          <a:chOff x="-111318" y="3403718"/>
                          <a:chExt cx="5852049" cy="3542883"/>
                        </a:xfrm>
                      </wpg:grpSpPr>
                      <pic:pic xmlns:pic="http://schemas.openxmlformats.org/drawingml/2006/picture">
                        <pic:nvPicPr>
                          <pic:cNvPr id="905650263" name="Picture 1" descr="A graph with numbers and percentages&#10;&#10;Description automatically generated"/>
                          <pic:cNvPicPr>
                            <a:picLocks noChangeAspect="1"/>
                          </pic:cNvPicPr>
                        </pic:nvPicPr>
                        <pic:blipFill rotWithShape="1">
                          <a:blip r:embed="rId25">
                            <a:extLst>
                              <a:ext uri="{28A0092B-C50C-407E-A947-70E740481C1C}">
                                <a14:useLocalDpi xmlns:a14="http://schemas.microsoft.com/office/drawing/2010/main" val="0"/>
                              </a:ext>
                            </a:extLst>
                          </a:blip>
                          <a:srcRect l="997"/>
                          <a:stretch/>
                        </pic:blipFill>
                        <pic:spPr bwMode="auto">
                          <a:xfrm>
                            <a:off x="-111318" y="3403718"/>
                            <a:ext cx="5732780" cy="3305175"/>
                          </a:xfrm>
                          <a:prstGeom prst="rect">
                            <a:avLst/>
                          </a:prstGeom>
                          <a:ln>
                            <a:noFill/>
                          </a:ln>
                          <a:extLst>
                            <a:ext uri="{53640926-AAD7-44D8-BBD7-CCE9431645EC}">
                              <a14:shadowObscured xmlns:a14="http://schemas.microsoft.com/office/drawing/2010/main"/>
                            </a:ext>
                          </a:extLst>
                        </pic:spPr>
                      </pic:pic>
                      <wps:wsp>
                        <wps:cNvPr id="982182857" name="Text Box 1"/>
                        <wps:cNvSpPr txBox="1"/>
                        <wps:spPr>
                          <a:xfrm>
                            <a:off x="7951" y="6679901"/>
                            <a:ext cx="5732780" cy="266700"/>
                          </a:xfrm>
                          <a:prstGeom prst="rect">
                            <a:avLst/>
                          </a:prstGeom>
                          <a:solidFill>
                            <a:prstClr val="white"/>
                          </a:solidFill>
                          <a:ln>
                            <a:noFill/>
                          </a:ln>
                        </wps:spPr>
                        <wps:txbx>
                          <w:txbxContent>
                            <w:p w14:paraId="7040E627" w14:textId="7ED72499" w:rsidR="003818E3" w:rsidRDefault="003818E3" w:rsidP="003818E3">
                              <w:pPr>
                                <w:pStyle w:val="Caption"/>
                                <w:rPr>
                                  <w:noProof/>
                                </w:rPr>
                              </w:pPr>
                              <w:r>
                                <w:t xml:space="preserve">Figure </w:t>
                              </w:r>
                              <w:r w:rsidR="002E5AC8">
                                <w:t>4</w:t>
                              </w:r>
                              <w:r>
                                <w:t xml:space="preserve">. Clustered bar chart showing the daily drinks cross tabulated by employment secto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12E413" id="Group 6" o:spid="_x0000_s1041" style="position:absolute;margin-left:409.55pt;margin-top:66.6pt;width:460.75pt;height:278.85pt;z-index:251677696;mso-position-horizontal:right;mso-position-horizontal-relative:margin;mso-position-vertical-relative:margin;mso-width-relative:margin;mso-height-relative:margin" coordorigin="-1113,34037" coordsize="58520,35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">
                <v:shape id="Picture 1" o:spid="_x0000_s1042" type="#_x0000_t75" alt="A graph with numbers and percentages&#10;&#10;Description automatically generated" style="position:absolute;left:-1113;top:34037;width:57327;height:33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">
                  <v:imagedata r:id="rId26" o:title="A graph with numbers and percentages&#10;&#10;Description automatically generated" cropleft="653f"/>
                </v:shape>
                <v:shape id="Text Box 1" o:spid="_x0000_s1043" type="#_x0000_t202" style="position:absolute;left:79;top:66799;width:5732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" stroked="f">
                  <v:textbox style="mso-fit-shape-to-text:t" inset="0,0,0,0">
                    <w:txbxContent>
                      <w:p w14:paraId="7040E627" w14:textId="7ED72499" w:rsidR="003818E3" w:rsidRDefault="003818E3" w:rsidP="003818E3">
                        <w:pPr>
                          <w:pStyle w:val="Caption"/>
                          <w:rPr>
                            <w:noProof/>
                          </w:rPr>
                        </w:pPr>
                        <w:r>
                          <w:t xml:space="preserve">Figure </w:t>
                        </w:r>
                        <w:r w:rsidR="002E5AC8">
                          <w:t>4</w:t>
                        </w:r>
                        <w:r>
                          <w:t xml:space="preserve">. Clustered bar chart showing the daily drinks cross tabulated by employment sector. </w:t>
                        </w:r>
                      </w:p>
                    </w:txbxContent>
                  </v:textbox>
                </v:shape>
                <w10:wrap type="square" anchorx="margin" anchory="margin"/>
              </v:group>
            </w:pict>
          </mc:Fallback>
        </mc:AlternateContent>
      </w:r>
    </w:p>
    <w:p w14:paraId="2C1281CE" w14:textId="4626A517" w:rsidR="002E5AC8" w:rsidRPr="00B44A86" w:rsidRDefault="002E5AC8" w:rsidP="00B44A86">
      <w:pPr>
        <w:spacing w:line="360" w:lineRule="auto"/>
        <w:rPr>
          <w:rFonts w:ascii="Arial" w:hAnsi="Arial" w:cs="Arial"/>
        </w:rPr>
      </w:pPr>
    </w:p>
    <w:p w14:paraId="6FD5C8D3" w14:textId="0ED4789F" w:rsidR="00C55B18" w:rsidRPr="00B44A86" w:rsidRDefault="00BD0FF0" w:rsidP="00B44A86">
      <w:pPr>
        <w:pStyle w:val="Heading1"/>
        <w:spacing w:line="360" w:lineRule="auto"/>
        <w:rPr>
          <w:rFonts w:ascii="Arial" w:hAnsi="Arial" w:cs="Arial"/>
          <w:b/>
          <w:bCs/>
          <w:sz w:val="28"/>
          <w:szCs w:val="28"/>
          <w:u w:val="single"/>
        </w:rPr>
      </w:pPr>
      <w:bookmarkStart w:id="18" w:name="_Toc170222846"/>
      <w:r w:rsidRPr="00B44A86">
        <w:rPr>
          <w:rFonts w:ascii="Arial" w:hAnsi="Arial" w:cs="Arial"/>
          <w:b/>
          <w:bCs/>
          <w:sz w:val="28"/>
          <w:szCs w:val="28"/>
          <w:u w:val="single"/>
        </w:rPr>
        <w:t>How can I adapt it for my own use?</w:t>
      </w:r>
      <w:bookmarkEnd w:id="18"/>
    </w:p>
    <w:p w14:paraId="327ED6E3" w14:textId="4F03A98C" w:rsidR="00370CE0" w:rsidRPr="00B44A86" w:rsidRDefault="00370CE0" w:rsidP="00B44A86">
      <w:pPr>
        <w:pStyle w:val="Heading2"/>
        <w:spacing w:line="360" w:lineRule="auto"/>
        <w:rPr>
          <w:rFonts w:ascii="Arial" w:hAnsi="Arial" w:cs="Arial"/>
          <w:b/>
          <w:bCs/>
          <w:sz w:val="24"/>
          <w:szCs w:val="24"/>
          <w:u w:val="single"/>
        </w:rPr>
      </w:pPr>
      <w:bookmarkStart w:id="19" w:name="_Toc170222847"/>
      <w:r w:rsidRPr="00B44A86">
        <w:rPr>
          <w:rFonts w:ascii="Arial" w:hAnsi="Arial" w:cs="Arial"/>
          <w:b/>
          <w:bCs/>
          <w:sz w:val="24"/>
          <w:szCs w:val="24"/>
          <w:u w:val="single"/>
        </w:rPr>
        <w:t>Technical Option</w:t>
      </w:r>
      <w:bookmarkEnd w:id="19"/>
    </w:p>
    <w:p w14:paraId="7E6D8B5E" w14:textId="10661D4A" w:rsidR="00F9581A" w:rsidRPr="00B44A86" w:rsidRDefault="00F9581A" w:rsidP="00B44A86">
      <w:pPr>
        <w:spacing w:line="360" w:lineRule="auto"/>
        <w:rPr>
          <w:rFonts w:ascii="Arial" w:hAnsi="Arial" w:cs="Arial"/>
        </w:rPr>
      </w:pPr>
      <w:r w:rsidRPr="00B44A86">
        <w:rPr>
          <w:rFonts w:ascii="Arial" w:hAnsi="Arial" w:cs="Arial"/>
        </w:rPr>
        <w:t xml:space="preserve">R code option – </w:t>
      </w:r>
      <w:r w:rsidR="003F7277">
        <w:rPr>
          <w:rFonts w:ascii="Arial" w:hAnsi="Arial" w:cs="Arial"/>
        </w:rPr>
        <w:t xml:space="preserve">upload onto OSF. </w:t>
      </w:r>
    </w:p>
    <w:p w14:paraId="4582A9B0" w14:textId="5CBFCC6D" w:rsidR="00370CE0" w:rsidRPr="00B44A86" w:rsidRDefault="00370CE0" w:rsidP="00B44A86">
      <w:pPr>
        <w:pStyle w:val="Heading2"/>
        <w:spacing w:line="360" w:lineRule="auto"/>
        <w:rPr>
          <w:rFonts w:ascii="Arial" w:hAnsi="Arial" w:cs="Arial"/>
          <w:b/>
          <w:bCs/>
          <w:sz w:val="24"/>
          <w:szCs w:val="24"/>
          <w:u w:val="single"/>
        </w:rPr>
      </w:pPr>
      <w:bookmarkStart w:id="20" w:name="_Toc170222848"/>
      <w:r w:rsidRPr="00B44A86">
        <w:rPr>
          <w:rFonts w:ascii="Arial" w:hAnsi="Arial" w:cs="Arial"/>
          <w:b/>
          <w:bCs/>
          <w:sz w:val="24"/>
          <w:szCs w:val="24"/>
          <w:u w:val="single"/>
        </w:rPr>
        <w:t>Non-technical Option</w:t>
      </w:r>
      <w:bookmarkEnd w:id="20"/>
    </w:p>
    <w:p w14:paraId="4B284B01" w14:textId="165EF6D0" w:rsidR="00C91CA0" w:rsidRPr="00B44A86" w:rsidRDefault="00F9581A" w:rsidP="00B44A86">
      <w:pPr>
        <w:spacing w:line="360" w:lineRule="auto"/>
        <w:rPr>
          <w:rFonts w:ascii="Arial" w:hAnsi="Arial" w:cs="Arial"/>
        </w:rPr>
      </w:pPr>
      <w:r w:rsidRPr="00B44A86">
        <w:rPr>
          <w:rFonts w:ascii="Arial" w:hAnsi="Arial" w:cs="Arial"/>
        </w:rPr>
        <w:t>The dashboard!</w:t>
      </w:r>
      <w:r w:rsidR="002B7EFC" w:rsidRPr="00B44A86">
        <w:rPr>
          <w:rFonts w:ascii="Arial" w:hAnsi="Arial" w:cs="Arial"/>
        </w:rPr>
        <w:t xml:space="preserve"> </w:t>
      </w:r>
      <w:r w:rsidR="0019587C">
        <w:rPr>
          <w:rFonts w:ascii="Aptos" w:hAnsi="Aptos"/>
          <w:color w:val="242424"/>
          <w:shd w:val="clear" w:color="auto" w:fill="FFFFFF"/>
        </w:rPr>
        <w:t> </w:t>
      </w:r>
      <w:hyperlink r:id="rId27" w:history="1">
        <w:r w:rsidR="0019587C">
          <w:rPr>
            <w:rStyle w:val="Hyperlink"/>
            <w:rFonts w:ascii="Aptos" w:hAnsi="Aptos"/>
            <w:color w:val="467886"/>
            <w:bdr w:val="none" w:sz="0" w:space="0" w:color="auto" w:frame="1"/>
            <w:shd w:val="clear" w:color="auto" w:fill="FFFFFF"/>
          </w:rPr>
          <w:t>https://sipherdashboard.sphsu.gla.ac.uk/</w:t>
        </w:r>
      </w:hyperlink>
    </w:p>
    <w:p w14:paraId="72D18445" w14:textId="77777777" w:rsidR="00EC3FB6" w:rsidRPr="00B44A86" w:rsidRDefault="00EC3FB6" w:rsidP="00B44A86">
      <w:pPr>
        <w:spacing w:line="360" w:lineRule="auto"/>
        <w:rPr>
          <w:rFonts w:ascii="Arial" w:hAnsi="Arial" w:cs="Arial"/>
        </w:rPr>
      </w:pPr>
    </w:p>
    <w:p w14:paraId="2EEE4DF4" w14:textId="77777777" w:rsidR="008462C0" w:rsidRPr="00B44A86" w:rsidRDefault="008462C0" w:rsidP="00B44A86">
      <w:pPr>
        <w:spacing w:line="360" w:lineRule="auto"/>
        <w:rPr>
          <w:rFonts w:ascii="Arial" w:hAnsi="Arial" w:cs="Arial"/>
        </w:rPr>
      </w:pPr>
    </w:p>
    <w:p w14:paraId="2459F97D" w14:textId="77777777" w:rsidR="008462C0" w:rsidRPr="00B44A86" w:rsidRDefault="008462C0" w:rsidP="00B44A86">
      <w:pPr>
        <w:spacing w:line="360" w:lineRule="auto"/>
        <w:rPr>
          <w:rFonts w:ascii="Arial" w:hAnsi="Arial" w:cs="Arial"/>
        </w:rPr>
      </w:pPr>
    </w:p>
    <w:p w14:paraId="5FFC9AE6" w14:textId="77777777" w:rsidR="008462C0" w:rsidRPr="00B44A86" w:rsidRDefault="008462C0" w:rsidP="00B44A86">
      <w:pPr>
        <w:spacing w:line="360" w:lineRule="auto"/>
        <w:rPr>
          <w:rFonts w:ascii="Arial" w:hAnsi="Arial" w:cs="Arial"/>
        </w:rPr>
      </w:pPr>
    </w:p>
    <w:p w14:paraId="473033A0" w14:textId="77777777" w:rsidR="008462C0" w:rsidRPr="00B44A86" w:rsidRDefault="008462C0" w:rsidP="00B44A86">
      <w:pPr>
        <w:spacing w:line="360" w:lineRule="auto"/>
        <w:rPr>
          <w:rFonts w:ascii="Arial" w:hAnsi="Arial" w:cs="Arial"/>
        </w:rPr>
      </w:pPr>
    </w:p>
    <w:p w14:paraId="749D5BD5" w14:textId="77777777" w:rsidR="008462C0" w:rsidRPr="00B44A86" w:rsidRDefault="008462C0" w:rsidP="00B44A86">
      <w:pPr>
        <w:spacing w:line="360" w:lineRule="auto"/>
        <w:rPr>
          <w:rFonts w:ascii="Arial" w:hAnsi="Arial" w:cs="Arial"/>
        </w:rPr>
      </w:pPr>
    </w:p>
    <w:p w14:paraId="45D87A76" w14:textId="77777777" w:rsidR="008462C0" w:rsidRPr="00B44A86" w:rsidRDefault="008462C0" w:rsidP="00B44A86">
      <w:pPr>
        <w:spacing w:line="360" w:lineRule="auto"/>
        <w:rPr>
          <w:rFonts w:ascii="Arial" w:hAnsi="Arial" w:cs="Arial"/>
        </w:rPr>
      </w:pPr>
    </w:p>
    <w:p w14:paraId="2E4DAE59" w14:textId="77777777" w:rsidR="008462C0" w:rsidRPr="00B44A86" w:rsidRDefault="008462C0" w:rsidP="00B44A86">
      <w:pPr>
        <w:spacing w:line="360" w:lineRule="auto"/>
        <w:rPr>
          <w:rFonts w:ascii="Arial" w:hAnsi="Arial" w:cs="Arial"/>
        </w:rPr>
      </w:pPr>
    </w:p>
    <w:p w14:paraId="5A2AFA2F" w14:textId="77777777" w:rsidR="008462C0" w:rsidRPr="00B44A86" w:rsidRDefault="008462C0" w:rsidP="00B44A86">
      <w:pPr>
        <w:spacing w:line="360" w:lineRule="auto"/>
        <w:rPr>
          <w:rFonts w:ascii="Arial" w:hAnsi="Arial" w:cs="Arial"/>
        </w:rPr>
      </w:pPr>
    </w:p>
    <w:p w14:paraId="756ED430" w14:textId="77777777" w:rsidR="008462C0" w:rsidRPr="00B44A86" w:rsidRDefault="008462C0" w:rsidP="00B44A86">
      <w:pPr>
        <w:spacing w:line="360" w:lineRule="auto"/>
        <w:rPr>
          <w:rFonts w:ascii="Arial" w:hAnsi="Arial" w:cs="Arial"/>
        </w:rPr>
      </w:pPr>
    </w:p>
    <w:p w14:paraId="237D6400" w14:textId="77777777" w:rsidR="008462C0" w:rsidRPr="00B44A86" w:rsidRDefault="008462C0" w:rsidP="00B44A86">
      <w:pPr>
        <w:spacing w:line="360" w:lineRule="auto"/>
        <w:rPr>
          <w:rFonts w:ascii="Arial" w:hAnsi="Arial" w:cs="Arial"/>
        </w:rPr>
      </w:pPr>
    </w:p>
    <w:p w14:paraId="5EF17558" w14:textId="77777777" w:rsidR="008462C0" w:rsidRPr="00B44A86" w:rsidRDefault="008462C0" w:rsidP="00B44A86">
      <w:pPr>
        <w:spacing w:line="360" w:lineRule="auto"/>
        <w:rPr>
          <w:rFonts w:ascii="Arial" w:hAnsi="Arial" w:cs="Arial"/>
        </w:rPr>
      </w:pPr>
    </w:p>
    <w:p w14:paraId="6ADE9984" w14:textId="77777777" w:rsidR="008462C0" w:rsidRPr="00B44A86" w:rsidRDefault="008462C0" w:rsidP="00B44A86">
      <w:pPr>
        <w:spacing w:line="360" w:lineRule="auto"/>
        <w:rPr>
          <w:rFonts w:ascii="Arial" w:hAnsi="Arial" w:cs="Arial"/>
        </w:rPr>
      </w:pPr>
    </w:p>
    <w:p w14:paraId="37AEF893" w14:textId="77777777" w:rsidR="008462C0" w:rsidRPr="00B44A86" w:rsidRDefault="008462C0" w:rsidP="00B44A86">
      <w:pPr>
        <w:spacing w:line="360" w:lineRule="auto"/>
        <w:rPr>
          <w:rFonts w:ascii="Arial" w:hAnsi="Arial" w:cs="Arial"/>
        </w:rPr>
      </w:pPr>
    </w:p>
    <w:p w14:paraId="1297C614" w14:textId="77777777" w:rsidR="008462C0" w:rsidRPr="00B44A86" w:rsidRDefault="008462C0" w:rsidP="00B44A86">
      <w:pPr>
        <w:spacing w:line="360" w:lineRule="auto"/>
        <w:rPr>
          <w:rFonts w:ascii="Arial" w:hAnsi="Arial" w:cs="Arial"/>
        </w:rPr>
      </w:pPr>
    </w:p>
    <w:p w14:paraId="23317B40" w14:textId="77777777" w:rsidR="008462C0" w:rsidRPr="00B44A86" w:rsidRDefault="008462C0" w:rsidP="00B44A86">
      <w:pPr>
        <w:spacing w:line="360" w:lineRule="auto"/>
        <w:rPr>
          <w:rFonts w:ascii="Arial" w:hAnsi="Arial" w:cs="Arial"/>
        </w:rPr>
      </w:pPr>
    </w:p>
    <w:p w14:paraId="3424B55C" w14:textId="77777777" w:rsidR="008462C0" w:rsidRPr="00B44A86" w:rsidRDefault="008462C0" w:rsidP="00B44A86">
      <w:pPr>
        <w:spacing w:line="360" w:lineRule="auto"/>
        <w:rPr>
          <w:rFonts w:ascii="Arial" w:hAnsi="Arial" w:cs="Arial"/>
        </w:rPr>
      </w:pPr>
    </w:p>
    <w:p w14:paraId="79DCD8E0" w14:textId="77777777" w:rsidR="008462C0" w:rsidRPr="00B44A86" w:rsidRDefault="008462C0" w:rsidP="00B44A86">
      <w:pPr>
        <w:spacing w:line="360" w:lineRule="auto"/>
        <w:rPr>
          <w:rFonts w:ascii="Arial" w:hAnsi="Arial" w:cs="Arial"/>
        </w:rPr>
      </w:pPr>
    </w:p>
    <w:p w14:paraId="461548A7" w14:textId="77777777" w:rsidR="008462C0" w:rsidRPr="00B44A86" w:rsidRDefault="008462C0" w:rsidP="00B44A86">
      <w:pPr>
        <w:spacing w:line="360" w:lineRule="auto"/>
        <w:rPr>
          <w:rFonts w:ascii="Arial" w:hAnsi="Arial" w:cs="Arial"/>
        </w:rPr>
      </w:pPr>
    </w:p>
    <w:p w14:paraId="09BE6EE6" w14:textId="77777777" w:rsidR="008462C0" w:rsidRPr="00B44A86" w:rsidRDefault="008462C0" w:rsidP="00B44A86">
      <w:pPr>
        <w:spacing w:line="360" w:lineRule="auto"/>
        <w:rPr>
          <w:rFonts w:ascii="Arial" w:hAnsi="Arial" w:cs="Arial"/>
        </w:rPr>
      </w:pPr>
    </w:p>
    <w:p w14:paraId="78273886" w14:textId="77777777" w:rsidR="008462C0" w:rsidRPr="00B44A86" w:rsidRDefault="008462C0" w:rsidP="00B44A86">
      <w:pPr>
        <w:spacing w:line="360" w:lineRule="auto"/>
        <w:rPr>
          <w:rFonts w:ascii="Arial" w:hAnsi="Arial" w:cs="Arial"/>
        </w:rPr>
      </w:pPr>
    </w:p>
    <w:p w14:paraId="7C75C417" w14:textId="77777777" w:rsidR="008462C0" w:rsidRPr="00B44A86" w:rsidRDefault="008462C0" w:rsidP="00B44A86">
      <w:pPr>
        <w:spacing w:line="360" w:lineRule="auto"/>
        <w:rPr>
          <w:rFonts w:ascii="Arial" w:hAnsi="Arial" w:cs="Arial"/>
        </w:rPr>
      </w:pPr>
    </w:p>
    <w:p w14:paraId="0F883E26" w14:textId="345310B6" w:rsidR="00905826" w:rsidRPr="00B44A86" w:rsidRDefault="00905826" w:rsidP="00B44A86">
      <w:pPr>
        <w:pStyle w:val="Heading1"/>
        <w:spacing w:line="360" w:lineRule="auto"/>
        <w:rPr>
          <w:rFonts w:ascii="Arial" w:hAnsi="Arial" w:cs="Arial"/>
          <w:b/>
          <w:bCs/>
          <w:sz w:val="28"/>
          <w:szCs w:val="28"/>
          <w:u w:val="single"/>
        </w:rPr>
      </w:pPr>
      <w:bookmarkStart w:id="21" w:name="_Toc170222849"/>
      <w:r w:rsidRPr="00B44A86">
        <w:rPr>
          <w:rFonts w:ascii="Arial" w:hAnsi="Arial" w:cs="Arial"/>
          <w:b/>
          <w:bCs/>
          <w:sz w:val="28"/>
          <w:szCs w:val="28"/>
          <w:u w:val="single"/>
        </w:rPr>
        <w:t>References</w:t>
      </w:r>
      <w:bookmarkEnd w:id="21"/>
    </w:p>
    <w:p w14:paraId="6E49BEED" w14:textId="77777777" w:rsidR="00BC72C9" w:rsidRPr="00B44A86" w:rsidRDefault="00905826" w:rsidP="00B44A86">
      <w:pPr>
        <w:pStyle w:val="Bibliography"/>
        <w:spacing w:line="360" w:lineRule="auto"/>
        <w:rPr>
          <w:rFonts w:ascii="Arial" w:hAnsi="Arial" w:cs="Arial"/>
        </w:rPr>
      </w:pPr>
      <w:r w:rsidRPr="00B44A86">
        <w:rPr>
          <w:rFonts w:ascii="Arial" w:hAnsi="Arial" w:cs="Arial"/>
        </w:rPr>
        <w:fldChar w:fldCharType="begin"/>
      </w:r>
      <w:r w:rsidRPr="00B44A86">
        <w:rPr>
          <w:rFonts w:ascii="Arial" w:hAnsi="Arial" w:cs="Arial"/>
        </w:rPr>
        <w:instrText xml:space="preserve"> ADDIN ZOTERO_BIBL {"uncited":[],"omitted":[],"custom":[]} CSL_BIBLIOGRAPHY </w:instrText>
      </w:r>
      <w:r w:rsidRPr="00B44A86">
        <w:rPr>
          <w:rFonts w:ascii="Arial" w:hAnsi="Arial" w:cs="Arial"/>
        </w:rPr>
        <w:fldChar w:fldCharType="separate"/>
      </w:r>
      <w:r w:rsidR="00BC72C9" w:rsidRPr="00B44A86">
        <w:rPr>
          <w:rFonts w:ascii="Arial" w:hAnsi="Arial" w:cs="Arial"/>
        </w:rPr>
        <w:t xml:space="preserve">Höhn, A., Lomax, N., Rice, H., Angus, C., Brennan, A., Brown, D., Cunningham, A., Elsenbroich, C., Hughes, C., Katikireddi, S. V., McCartney, G., Seaman, R., Tsuchia, A., &amp; Meier, P. (2024). Estimating quality-adjusted life expectancy (QALE) for local authorities in Great Britain and its association with indicators of the inclusive economy: A cross-sectional study. </w:t>
      </w:r>
      <w:r w:rsidR="00BC72C9" w:rsidRPr="00B44A86">
        <w:rPr>
          <w:rFonts w:ascii="Arial" w:hAnsi="Arial" w:cs="Arial"/>
          <w:i/>
          <w:iCs/>
        </w:rPr>
        <w:t>BMJ Open</w:t>
      </w:r>
      <w:r w:rsidR="00BC72C9" w:rsidRPr="00B44A86">
        <w:rPr>
          <w:rFonts w:ascii="Arial" w:hAnsi="Arial" w:cs="Arial"/>
        </w:rPr>
        <w:t xml:space="preserve">, </w:t>
      </w:r>
      <w:r w:rsidR="00BC72C9" w:rsidRPr="00B44A86">
        <w:rPr>
          <w:rFonts w:ascii="Arial" w:hAnsi="Arial" w:cs="Arial"/>
          <w:i/>
          <w:iCs/>
        </w:rPr>
        <w:t>14</w:t>
      </w:r>
      <w:r w:rsidR="00BC72C9" w:rsidRPr="00B44A86">
        <w:rPr>
          <w:rFonts w:ascii="Arial" w:hAnsi="Arial" w:cs="Arial"/>
        </w:rPr>
        <w:t>(3), e076704. https://doi.org/10.1136/bmjopen-2023-076704</w:t>
      </w:r>
    </w:p>
    <w:p w14:paraId="1E2E7B04" w14:textId="77777777" w:rsidR="00BC72C9" w:rsidRPr="00B44A86" w:rsidRDefault="00BC72C9" w:rsidP="00B44A86">
      <w:pPr>
        <w:pStyle w:val="Bibliography"/>
        <w:spacing w:line="360" w:lineRule="auto"/>
        <w:rPr>
          <w:rFonts w:ascii="Arial" w:hAnsi="Arial" w:cs="Arial"/>
        </w:rPr>
      </w:pPr>
      <w:r w:rsidRPr="00B44A86">
        <w:rPr>
          <w:rFonts w:ascii="Arial" w:hAnsi="Arial" w:cs="Arial"/>
        </w:rPr>
        <w:t xml:space="preserve">Institute for Social and Economic Research. (2023). </w:t>
      </w:r>
      <w:r w:rsidRPr="00B44A86">
        <w:rPr>
          <w:rFonts w:ascii="Arial" w:hAnsi="Arial" w:cs="Arial"/>
          <w:i/>
          <w:iCs/>
        </w:rPr>
        <w:t>Understanding Society: Waves 1-13, 2009-2022 and Harmonised BHPS: Waves 1-18, 1991-2009, User Guide, 6 December 2023</w:t>
      </w:r>
      <w:r w:rsidRPr="00B44A86">
        <w:rPr>
          <w:rFonts w:ascii="Arial" w:hAnsi="Arial" w:cs="Arial"/>
        </w:rPr>
        <w:t xml:space="preserve"> (Colchester: University of Essex) [dataset].</w:t>
      </w:r>
    </w:p>
    <w:p w14:paraId="78321819" w14:textId="77777777" w:rsidR="00BC72C9" w:rsidRPr="00B44A86" w:rsidRDefault="00BC72C9" w:rsidP="00B44A86">
      <w:pPr>
        <w:pStyle w:val="Bibliography"/>
        <w:spacing w:line="360" w:lineRule="auto"/>
        <w:rPr>
          <w:rFonts w:ascii="Arial" w:hAnsi="Arial" w:cs="Arial"/>
        </w:rPr>
      </w:pPr>
      <w:r w:rsidRPr="00B44A86">
        <w:rPr>
          <w:rFonts w:ascii="Arial" w:hAnsi="Arial" w:cs="Arial"/>
        </w:rPr>
        <w:t xml:space="preserve">United Nations (Ed.). (2007). </w:t>
      </w:r>
      <w:r w:rsidRPr="00B44A86">
        <w:rPr>
          <w:rFonts w:ascii="Arial" w:hAnsi="Arial" w:cs="Arial"/>
          <w:i/>
          <w:iCs/>
        </w:rPr>
        <w:t>Register-based statistics in the Nordic countries: Review of best practices with focus on population and social statistics</w:t>
      </w:r>
      <w:r w:rsidRPr="00B44A86">
        <w:rPr>
          <w:rFonts w:ascii="Arial" w:hAnsi="Arial" w:cs="Arial"/>
        </w:rPr>
        <w:t>. United Nations.</w:t>
      </w:r>
    </w:p>
    <w:p w14:paraId="34D37A82" w14:textId="77777777" w:rsidR="00BC72C9" w:rsidRPr="00B44A86" w:rsidRDefault="00BC72C9" w:rsidP="00B44A86">
      <w:pPr>
        <w:pStyle w:val="Bibliography"/>
        <w:spacing w:line="360" w:lineRule="auto"/>
        <w:rPr>
          <w:rFonts w:ascii="Arial" w:hAnsi="Arial" w:cs="Arial"/>
        </w:rPr>
      </w:pPr>
      <w:r w:rsidRPr="00B44A86">
        <w:rPr>
          <w:rFonts w:ascii="Arial" w:hAnsi="Arial" w:cs="Arial"/>
        </w:rPr>
        <w:t xml:space="preserve">Wu, G., Heppenstall, A., Meier, P., Purshouse, R., &amp; Lomax, N. (2022). A synthetic population dataset for estimating small area health and socio-economic outcomes in Great Britain. </w:t>
      </w:r>
      <w:r w:rsidRPr="00B44A86">
        <w:rPr>
          <w:rFonts w:ascii="Arial" w:hAnsi="Arial" w:cs="Arial"/>
          <w:i/>
          <w:iCs/>
        </w:rPr>
        <w:t>Scientific Data</w:t>
      </w:r>
      <w:r w:rsidRPr="00B44A86">
        <w:rPr>
          <w:rFonts w:ascii="Arial" w:hAnsi="Arial" w:cs="Arial"/>
        </w:rPr>
        <w:t xml:space="preserve">, </w:t>
      </w:r>
      <w:r w:rsidRPr="00B44A86">
        <w:rPr>
          <w:rFonts w:ascii="Arial" w:hAnsi="Arial" w:cs="Arial"/>
          <w:i/>
          <w:iCs/>
        </w:rPr>
        <w:t>9</w:t>
      </w:r>
      <w:r w:rsidRPr="00B44A86">
        <w:rPr>
          <w:rFonts w:ascii="Arial" w:hAnsi="Arial" w:cs="Arial"/>
        </w:rPr>
        <w:t>(1), 19. https://doi.org/10.1038/s41597-022-01124-9</w:t>
      </w:r>
    </w:p>
    <w:p w14:paraId="3AA43106" w14:textId="3B08E487" w:rsidR="00EC3FB6" w:rsidRPr="00B44A86" w:rsidRDefault="00905826" w:rsidP="00B44A86">
      <w:pPr>
        <w:spacing w:line="360" w:lineRule="auto"/>
        <w:rPr>
          <w:rFonts w:ascii="Arial" w:hAnsi="Arial" w:cs="Arial"/>
        </w:rPr>
      </w:pPr>
      <w:r w:rsidRPr="00B44A86">
        <w:rPr>
          <w:rFonts w:ascii="Arial" w:hAnsi="Arial" w:cs="Arial"/>
        </w:rPr>
        <w:fldChar w:fldCharType="end"/>
      </w:r>
    </w:p>
    <w:sectPr w:rsidR="00EC3FB6" w:rsidRPr="00B44A86">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E027EA" w14:textId="77777777" w:rsidR="00AD4711" w:rsidRDefault="00AD4711" w:rsidP="003F3B00">
      <w:pPr>
        <w:spacing w:after="0" w:line="240" w:lineRule="auto"/>
      </w:pPr>
      <w:r>
        <w:separator/>
      </w:r>
    </w:p>
  </w:endnote>
  <w:endnote w:type="continuationSeparator" w:id="0">
    <w:p w14:paraId="31E7BC5D" w14:textId="77777777" w:rsidR="00AD4711" w:rsidRDefault="00AD4711" w:rsidP="003F3B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4292192"/>
      <w:docPartObj>
        <w:docPartGallery w:val="Page Numbers (Bottom of Page)"/>
        <w:docPartUnique/>
      </w:docPartObj>
    </w:sdtPr>
    <w:sdtEndPr>
      <w:rPr>
        <w:noProof/>
      </w:rPr>
    </w:sdtEndPr>
    <w:sdtContent>
      <w:p w14:paraId="40526F86" w14:textId="46512A28" w:rsidR="009B3821" w:rsidRDefault="009B38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ED46DD" w14:textId="77777777" w:rsidR="000D1933" w:rsidRDefault="000D1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F154AC" w14:textId="77777777" w:rsidR="00AD4711" w:rsidRDefault="00AD4711" w:rsidP="003F3B00">
      <w:pPr>
        <w:spacing w:after="0" w:line="240" w:lineRule="auto"/>
      </w:pPr>
      <w:r>
        <w:separator/>
      </w:r>
    </w:p>
  </w:footnote>
  <w:footnote w:type="continuationSeparator" w:id="0">
    <w:p w14:paraId="54DFA9AF" w14:textId="77777777" w:rsidR="00AD4711" w:rsidRDefault="00AD4711" w:rsidP="003F3B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D348F"/>
    <w:multiLevelType w:val="hybridMultilevel"/>
    <w:tmpl w:val="15FCBF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882F7F"/>
    <w:multiLevelType w:val="hybridMultilevel"/>
    <w:tmpl w:val="AA14318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327387"/>
    <w:multiLevelType w:val="hybridMultilevel"/>
    <w:tmpl w:val="25744EF8"/>
    <w:lvl w:ilvl="0" w:tplc="BD36363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C5C247E"/>
    <w:multiLevelType w:val="hybridMultilevel"/>
    <w:tmpl w:val="6C0CA3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6919937">
    <w:abstractNumId w:val="2"/>
  </w:num>
  <w:num w:numId="2" w16cid:durableId="266157089">
    <w:abstractNumId w:val="0"/>
  </w:num>
  <w:num w:numId="3" w16cid:durableId="1669792199">
    <w:abstractNumId w:val="1"/>
  </w:num>
  <w:num w:numId="4" w16cid:durableId="13980942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CA0"/>
    <w:rsid w:val="000062D1"/>
    <w:rsid w:val="000174AC"/>
    <w:rsid w:val="00020FC1"/>
    <w:rsid w:val="00027691"/>
    <w:rsid w:val="00040640"/>
    <w:rsid w:val="0004096F"/>
    <w:rsid w:val="00043837"/>
    <w:rsid w:val="00044588"/>
    <w:rsid w:val="00050A99"/>
    <w:rsid w:val="00052669"/>
    <w:rsid w:val="00060AF3"/>
    <w:rsid w:val="00061C3C"/>
    <w:rsid w:val="0007285B"/>
    <w:rsid w:val="000767DB"/>
    <w:rsid w:val="00093BD7"/>
    <w:rsid w:val="000973AB"/>
    <w:rsid w:val="000A718F"/>
    <w:rsid w:val="000B153F"/>
    <w:rsid w:val="000B3BA4"/>
    <w:rsid w:val="000B721C"/>
    <w:rsid w:val="000C0D49"/>
    <w:rsid w:val="000D175D"/>
    <w:rsid w:val="000D1933"/>
    <w:rsid w:val="000E566F"/>
    <w:rsid w:val="00110435"/>
    <w:rsid w:val="001176D3"/>
    <w:rsid w:val="0012387D"/>
    <w:rsid w:val="00151E53"/>
    <w:rsid w:val="00161D53"/>
    <w:rsid w:val="001718A3"/>
    <w:rsid w:val="0017699F"/>
    <w:rsid w:val="00176BBA"/>
    <w:rsid w:val="00177D1C"/>
    <w:rsid w:val="0018071A"/>
    <w:rsid w:val="00183987"/>
    <w:rsid w:val="0019587C"/>
    <w:rsid w:val="001C0FB1"/>
    <w:rsid w:val="001C1567"/>
    <w:rsid w:val="001C7E30"/>
    <w:rsid w:val="001F1EE5"/>
    <w:rsid w:val="001F2D25"/>
    <w:rsid w:val="001F41AD"/>
    <w:rsid w:val="001F5A4C"/>
    <w:rsid w:val="00220A06"/>
    <w:rsid w:val="00227A64"/>
    <w:rsid w:val="00243548"/>
    <w:rsid w:val="0025267E"/>
    <w:rsid w:val="00263196"/>
    <w:rsid w:val="00263D5B"/>
    <w:rsid w:val="00266A0E"/>
    <w:rsid w:val="0028464A"/>
    <w:rsid w:val="00292D55"/>
    <w:rsid w:val="002965A5"/>
    <w:rsid w:val="002A00B6"/>
    <w:rsid w:val="002A46CE"/>
    <w:rsid w:val="002B050A"/>
    <w:rsid w:val="002B6A4D"/>
    <w:rsid w:val="002B7EFC"/>
    <w:rsid w:val="002C4AFF"/>
    <w:rsid w:val="002D0676"/>
    <w:rsid w:val="002D0B10"/>
    <w:rsid w:val="002D4894"/>
    <w:rsid w:val="002E5AC8"/>
    <w:rsid w:val="002E5D4E"/>
    <w:rsid w:val="003112D1"/>
    <w:rsid w:val="00311E03"/>
    <w:rsid w:val="003162C4"/>
    <w:rsid w:val="00321B26"/>
    <w:rsid w:val="00334175"/>
    <w:rsid w:val="00337617"/>
    <w:rsid w:val="003440AF"/>
    <w:rsid w:val="00360C3D"/>
    <w:rsid w:val="00370CE0"/>
    <w:rsid w:val="00376C0F"/>
    <w:rsid w:val="00380F27"/>
    <w:rsid w:val="003818E3"/>
    <w:rsid w:val="003842AC"/>
    <w:rsid w:val="00393091"/>
    <w:rsid w:val="003A70AF"/>
    <w:rsid w:val="003B1AC5"/>
    <w:rsid w:val="003B7704"/>
    <w:rsid w:val="003C1F7F"/>
    <w:rsid w:val="003C35AE"/>
    <w:rsid w:val="003E150F"/>
    <w:rsid w:val="003E22B8"/>
    <w:rsid w:val="003E3A5E"/>
    <w:rsid w:val="003E4341"/>
    <w:rsid w:val="003F211F"/>
    <w:rsid w:val="003F2426"/>
    <w:rsid w:val="003F3B00"/>
    <w:rsid w:val="003F7101"/>
    <w:rsid w:val="003F7277"/>
    <w:rsid w:val="00400863"/>
    <w:rsid w:val="0040552A"/>
    <w:rsid w:val="00410BE3"/>
    <w:rsid w:val="004200F1"/>
    <w:rsid w:val="004203A4"/>
    <w:rsid w:val="00440735"/>
    <w:rsid w:val="00450605"/>
    <w:rsid w:val="00456F25"/>
    <w:rsid w:val="00462A3C"/>
    <w:rsid w:val="004715B0"/>
    <w:rsid w:val="00475AEA"/>
    <w:rsid w:val="004817E2"/>
    <w:rsid w:val="0048388F"/>
    <w:rsid w:val="00487545"/>
    <w:rsid w:val="00490825"/>
    <w:rsid w:val="004A36BB"/>
    <w:rsid w:val="004A5692"/>
    <w:rsid w:val="004A5EA2"/>
    <w:rsid w:val="004B58A0"/>
    <w:rsid w:val="004B58D2"/>
    <w:rsid w:val="004C6DE5"/>
    <w:rsid w:val="004D1A0A"/>
    <w:rsid w:val="004D5B46"/>
    <w:rsid w:val="004D68E3"/>
    <w:rsid w:val="004F4C83"/>
    <w:rsid w:val="00500555"/>
    <w:rsid w:val="00530E65"/>
    <w:rsid w:val="0054219A"/>
    <w:rsid w:val="005500D6"/>
    <w:rsid w:val="00561A98"/>
    <w:rsid w:val="00567AA5"/>
    <w:rsid w:val="00571E0D"/>
    <w:rsid w:val="005736D2"/>
    <w:rsid w:val="00574ACF"/>
    <w:rsid w:val="0059591A"/>
    <w:rsid w:val="005B0225"/>
    <w:rsid w:val="005B0658"/>
    <w:rsid w:val="005B1347"/>
    <w:rsid w:val="005B35AB"/>
    <w:rsid w:val="005C17BB"/>
    <w:rsid w:val="005D0E7E"/>
    <w:rsid w:val="005D2C07"/>
    <w:rsid w:val="005D7790"/>
    <w:rsid w:val="005E6EBD"/>
    <w:rsid w:val="005F153F"/>
    <w:rsid w:val="005F1F8D"/>
    <w:rsid w:val="00603EBD"/>
    <w:rsid w:val="0060778A"/>
    <w:rsid w:val="006129F5"/>
    <w:rsid w:val="006410A6"/>
    <w:rsid w:val="00644AF4"/>
    <w:rsid w:val="00645B98"/>
    <w:rsid w:val="00645C08"/>
    <w:rsid w:val="0066438D"/>
    <w:rsid w:val="0067288B"/>
    <w:rsid w:val="00680C2C"/>
    <w:rsid w:val="00681B23"/>
    <w:rsid w:val="006870CE"/>
    <w:rsid w:val="006923DC"/>
    <w:rsid w:val="0069387A"/>
    <w:rsid w:val="006A1E16"/>
    <w:rsid w:val="006A6ED7"/>
    <w:rsid w:val="006B4827"/>
    <w:rsid w:val="006C72BB"/>
    <w:rsid w:val="006D0EF5"/>
    <w:rsid w:val="006D14F5"/>
    <w:rsid w:val="006E0E28"/>
    <w:rsid w:val="006E0E73"/>
    <w:rsid w:val="006E1C56"/>
    <w:rsid w:val="006E5D59"/>
    <w:rsid w:val="006E5F61"/>
    <w:rsid w:val="006E7572"/>
    <w:rsid w:val="006E7C78"/>
    <w:rsid w:val="006F46AB"/>
    <w:rsid w:val="00706769"/>
    <w:rsid w:val="00714184"/>
    <w:rsid w:val="007170CF"/>
    <w:rsid w:val="00717701"/>
    <w:rsid w:val="007273B0"/>
    <w:rsid w:val="00742EC6"/>
    <w:rsid w:val="00745765"/>
    <w:rsid w:val="00752D80"/>
    <w:rsid w:val="00754E2B"/>
    <w:rsid w:val="0075645E"/>
    <w:rsid w:val="00763458"/>
    <w:rsid w:val="007739E4"/>
    <w:rsid w:val="007858E8"/>
    <w:rsid w:val="007908D0"/>
    <w:rsid w:val="0079396E"/>
    <w:rsid w:val="00795864"/>
    <w:rsid w:val="007A4C33"/>
    <w:rsid w:val="007B6DAB"/>
    <w:rsid w:val="007C5501"/>
    <w:rsid w:val="007D4F8E"/>
    <w:rsid w:val="007D6D30"/>
    <w:rsid w:val="007F6251"/>
    <w:rsid w:val="008016D9"/>
    <w:rsid w:val="00806581"/>
    <w:rsid w:val="008149CA"/>
    <w:rsid w:val="00821B32"/>
    <w:rsid w:val="008378C6"/>
    <w:rsid w:val="008462C0"/>
    <w:rsid w:val="008476A2"/>
    <w:rsid w:val="0085101C"/>
    <w:rsid w:val="0086152B"/>
    <w:rsid w:val="00865234"/>
    <w:rsid w:val="00871F11"/>
    <w:rsid w:val="0087373E"/>
    <w:rsid w:val="00875FFA"/>
    <w:rsid w:val="00880FC8"/>
    <w:rsid w:val="00886364"/>
    <w:rsid w:val="0089248D"/>
    <w:rsid w:val="00896908"/>
    <w:rsid w:val="008A77E7"/>
    <w:rsid w:val="008B48A4"/>
    <w:rsid w:val="008B4DB3"/>
    <w:rsid w:val="008B5DF4"/>
    <w:rsid w:val="008B7EB9"/>
    <w:rsid w:val="008C0E60"/>
    <w:rsid w:val="008C5334"/>
    <w:rsid w:val="008C7C8B"/>
    <w:rsid w:val="008D0F73"/>
    <w:rsid w:val="00905826"/>
    <w:rsid w:val="00911C16"/>
    <w:rsid w:val="0091619E"/>
    <w:rsid w:val="0091666D"/>
    <w:rsid w:val="009204FA"/>
    <w:rsid w:val="00943119"/>
    <w:rsid w:val="00944966"/>
    <w:rsid w:val="009509B3"/>
    <w:rsid w:val="009A2AE9"/>
    <w:rsid w:val="009B3821"/>
    <w:rsid w:val="009B6299"/>
    <w:rsid w:val="009D377B"/>
    <w:rsid w:val="009E45B4"/>
    <w:rsid w:val="009F063A"/>
    <w:rsid w:val="00A02191"/>
    <w:rsid w:val="00A0378D"/>
    <w:rsid w:val="00A077D9"/>
    <w:rsid w:val="00A12556"/>
    <w:rsid w:val="00A22654"/>
    <w:rsid w:val="00A279E7"/>
    <w:rsid w:val="00A30537"/>
    <w:rsid w:val="00A52754"/>
    <w:rsid w:val="00A6239E"/>
    <w:rsid w:val="00A62D3A"/>
    <w:rsid w:val="00A655F9"/>
    <w:rsid w:val="00A65FF8"/>
    <w:rsid w:val="00A9374D"/>
    <w:rsid w:val="00AA7601"/>
    <w:rsid w:val="00AA7636"/>
    <w:rsid w:val="00AA7FD7"/>
    <w:rsid w:val="00AB0224"/>
    <w:rsid w:val="00AC3BA3"/>
    <w:rsid w:val="00AC4C1E"/>
    <w:rsid w:val="00AC4D6D"/>
    <w:rsid w:val="00AD46EC"/>
    <w:rsid w:val="00AD4711"/>
    <w:rsid w:val="00AD7E6F"/>
    <w:rsid w:val="00B0138E"/>
    <w:rsid w:val="00B1021F"/>
    <w:rsid w:val="00B31A6F"/>
    <w:rsid w:val="00B36FB7"/>
    <w:rsid w:val="00B43575"/>
    <w:rsid w:val="00B44A86"/>
    <w:rsid w:val="00B54610"/>
    <w:rsid w:val="00B5677F"/>
    <w:rsid w:val="00B75657"/>
    <w:rsid w:val="00B829CE"/>
    <w:rsid w:val="00B87CD2"/>
    <w:rsid w:val="00B95668"/>
    <w:rsid w:val="00B975C8"/>
    <w:rsid w:val="00B97D66"/>
    <w:rsid w:val="00BB088B"/>
    <w:rsid w:val="00BC40FA"/>
    <w:rsid w:val="00BC72C9"/>
    <w:rsid w:val="00BD0FF0"/>
    <w:rsid w:val="00BD2E50"/>
    <w:rsid w:val="00BD3528"/>
    <w:rsid w:val="00BE00A3"/>
    <w:rsid w:val="00BE2293"/>
    <w:rsid w:val="00BE69B9"/>
    <w:rsid w:val="00BF2AD7"/>
    <w:rsid w:val="00C05801"/>
    <w:rsid w:val="00C258E4"/>
    <w:rsid w:val="00C37EE8"/>
    <w:rsid w:val="00C475A9"/>
    <w:rsid w:val="00C51D74"/>
    <w:rsid w:val="00C54790"/>
    <w:rsid w:val="00C55B18"/>
    <w:rsid w:val="00C55E56"/>
    <w:rsid w:val="00C652D6"/>
    <w:rsid w:val="00C7165B"/>
    <w:rsid w:val="00C800E8"/>
    <w:rsid w:val="00C81C85"/>
    <w:rsid w:val="00C91CA0"/>
    <w:rsid w:val="00C941C5"/>
    <w:rsid w:val="00CA2D41"/>
    <w:rsid w:val="00CB53B6"/>
    <w:rsid w:val="00CC19A2"/>
    <w:rsid w:val="00CC4047"/>
    <w:rsid w:val="00CC48CA"/>
    <w:rsid w:val="00CD43FB"/>
    <w:rsid w:val="00CF6EE5"/>
    <w:rsid w:val="00CF712D"/>
    <w:rsid w:val="00D01B7C"/>
    <w:rsid w:val="00D03001"/>
    <w:rsid w:val="00D16BF7"/>
    <w:rsid w:val="00D26544"/>
    <w:rsid w:val="00D41893"/>
    <w:rsid w:val="00D444A0"/>
    <w:rsid w:val="00D445F8"/>
    <w:rsid w:val="00D44DAA"/>
    <w:rsid w:val="00D50353"/>
    <w:rsid w:val="00D6042A"/>
    <w:rsid w:val="00D85426"/>
    <w:rsid w:val="00D867E3"/>
    <w:rsid w:val="00D9335A"/>
    <w:rsid w:val="00DB19B8"/>
    <w:rsid w:val="00DD56B9"/>
    <w:rsid w:val="00DE1B8B"/>
    <w:rsid w:val="00DE78FC"/>
    <w:rsid w:val="00E04BB4"/>
    <w:rsid w:val="00E04E4C"/>
    <w:rsid w:val="00E116B1"/>
    <w:rsid w:val="00E165C8"/>
    <w:rsid w:val="00E351F5"/>
    <w:rsid w:val="00E43F7B"/>
    <w:rsid w:val="00E46F02"/>
    <w:rsid w:val="00E5529E"/>
    <w:rsid w:val="00E63538"/>
    <w:rsid w:val="00E77E09"/>
    <w:rsid w:val="00E92CDD"/>
    <w:rsid w:val="00E958D7"/>
    <w:rsid w:val="00EC3FB6"/>
    <w:rsid w:val="00ED210B"/>
    <w:rsid w:val="00ED59F1"/>
    <w:rsid w:val="00EE2743"/>
    <w:rsid w:val="00EF0C0C"/>
    <w:rsid w:val="00F061A4"/>
    <w:rsid w:val="00F3543F"/>
    <w:rsid w:val="00F502D3"/>
    <w:rsid w:val="00F54B28"/>
    <w:rsid w:val="00F54B36"/>
    <w:rsid w:val="00F55461"/>
    <w:rsid w:val="00F73557"/>
    <w:rsid w:val="00F74634"/>
    <w:rsid w:val="00F7593C"/>
    <w:rsid w:val="00F90EA5"/>
    <w:rsid w:val="00F9581A"/>
    <w:rsid w:val="00FA284D"/>
    <w:rsid w:val="00FB19E8"/>
    <w:rsid w:val="00FC24E7"/>
    <w:rsid w:val="00FC3097"/>
    <w:rsid w:val="00FE429B"/>
    <w:rsid w:val="00FE5007"/>
    <w:rsid w:val="00FF2E26"/>
    <w:rsid w:val="00FF4314"/>
    <w:rsid w:val="00FF7B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16F00"/>
  <w15:chartTrackingRefBased/>
  <w15:docId w15:val="{5B25C034-2A20-4BBD-BF9B-D4F8284405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1C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91C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91C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91C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1C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1C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1C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1C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1C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1C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91C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91C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91C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1C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1C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1C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1C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1CA0"/>
    <w:rPr>
      <w:rFonts w:eastAsiaTheme="majorEastAsia" w:cstheme="majorBidi"/>
      <w:color w:val="272727" w:themeColor="text1" w:themeTint="D8"/>
    </w:rPr>
  </w:style>
  <w:style w:type="paragraph" w:styleId="Title">
    <w:name w:val="Title"/>
    <w:basedOn w:val="Normal"/>
    <w:next w:val="Normal"/>
    <w:link w:val="TitleChar"/>
    <w:uiPriority w:val="10"/>
    <w:qFormat/>
    <w:rsid w:val="00C91C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1C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91C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91C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91CA0"/>
    <w:pPr>
      <w:spacing w:before="160"/>
      <w:jc w:val="center"/>
    </w:pPr>
    <w:rPr>
      <w:i/>
      <w:iCs/>
      <w:color w:val="404040" w:themeColor="text1" w:themeTint="BF"/>
    </w:rPr>
  </w:style>
  <w:style w:type="character" w:customStyle="1" w:styleId="QuoteChar">
    <w:name w:val="Quote Char"/>
    <w:basedOn w:val="DefaultParagraphFont"/>
    <w:link w:val="Quote"/>
    <w:uiPriority w:val="29"/>
    <w:rsid w:val="00C91CA0"/>
    <w:rPr>
      <w:i/>
      <w:iCs/>
      <w:color w:val="404040" w:themeColor="text1" w:themeTint="BF"/>
    </w:rPr>
  </w:style>
  <w:style w:type="paragraph" w:styleId="ListParagraph">
    <w:name w:val="List Paragraph"/>
    <w:basedOn w:val="Normal"/>
    <w:uiPriority w:val="34"/>
    <w:qFormat/>
    <w:rsid w:val="00C91CA0"/>
    <w:pPr>
      <w:ind w:left="720"/>
      <w:contextualSpacing/>
    </w:pPr>
  </w:style>
  <w:style w:type="character" w:styleId="IntenseEmphasis">
    <w:name w:val="Intense Emphasis"/>
    <w:basedOn w:val="DefaultParagraphFont"/>
    <w:uiPriority w:val="21"/>
    <w:qFormat/>
    <w:rsid w:val="00C91CA0"/>
    <w:rPr>
      <w:i/>
      <w:iCs/>
      <w:color w:val="0F4761" w:themeColor="accent1" w:themeShade="BF"/>
    </w:rPr>
  </w:style>
  <w:style w:type="paragraph" w:styleId="IntenseQuote">
    <w:name w:val="Intense Quote"/>
    <w:basedOn w:val="Normal"/>
    <w:next w:val="Normal"/>
    <w:link w:val="IntenseQuoteChar"/>
    <w:uiPriority w:val="30"/>
    <w:qFormat/>
    <w:rsid w:val="00C91C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1CA0"/>
    <w:rPr>
      <w:i/>
      <w:iCs/>
      <w:color w:val="0F4761" w:themeColor="accent1" w:themeShade="BF"/>
    </w:rPr>
  </w:style>
  <w:style w:type="character" w:styleId="IntenseReference">
    <w:name w:val="Intense Reference"/>
    <w:basedOn w:val="DefaultParagraphFont"/>
    <w:uiPriority w:val="32"/>
    <w:qFormat/>
    <w:rsid w:val="00C91CA0"/>
    <w:rPr>
      <w:b/>
      <w:bCs/>
      <w:smallCaps/>
      <w:color w:val="0F4761" w:themeColor="accent1" w:themeShade="BF"/>
      <w:spacing w:val="5"/>
    </w:rPr>
  </w:style>
  <w:style w:type="character" w:styleId="Hyperlink">
    <w:name w:val="Hyperlink"/>
    <w:basedOn w:val="DefaultParagraphFont"/>
    <w:uiPriority w:val="99"/>
    <w:unhideWhenUsed/>
    <w:rsid w:val="00F74634"/>
    <w:rPr>
      <w:color w:val="467886" w:themeColor="hyperlink"/>
      <w:u w:val="single"/>
    </w:rPr>
  </w:style>
  <w:style w:type="character" w:styleId="UnresolvedMention">
    <w:name w:val="Unresolved Mention"/>
    <w:basedOn w:val="DefaultParagraphFont"/>
    <w:uiPriority w:val="99"/>
    <w:semiHidden/>
    <w:unhideWhenUsed/>
    <w:rsid w:val="00F74634"/>
    <w:rPr>
      <w:color w:val="605E5C"/>
      <w:shd w:val="clear" w:color="auto" w:fill="E1DFDD"/>
    </w:rPr>
  </w:style>
  <w:style w:type="character" w:styleId="FollowedHyperlink">
    <w:name w:val="FollowedHyperlink"/>
    <w:basedOn w:val="DefaultParagraphFont"/>
    <w:uiPriority w:val="99"/>
    <w:semiHidden/>
    <w:unhideWhenUsed/>
    <w:rsid w:val="00F74634"/>
    <w:rPr>
      <w:color w:val="96607D" w:themeColor="followedHyperlink"/>
      <w:u w:val="single"/>
    </w:rPr>
  </w:style>
  <w:style w:type="paragraph" w:styleId="Caption">
    <w:name w:val="caption"/>
    <w:basedOn w:val="Normal"/>
    <w:next w:val="Normal"/>
    <w:uiPriority w:val="35"/>
    <w:unhideWhenUsed/>
    <w:qFormat/>
    <w:rsid w:val="00C941C5"/>
    <w:pPr>
      <w:spacing w:after="200" w:line="240" w:lineRule="auto"/>
    </w:pPr>
    <w:rPr>
      <w:i/>
      <w:iCs/>
      <w:color w:val="0E2841" w:themeColor="text2"/>
      <w:sz w:val="18"/>
      <w:szCs w:val="18"/>
    </w:rPr>
  </w:style>
  <w:style w:type="paragraph" w:styleId="Header">
    <w:name w:val="header"/>
    <w:basedOn w:val="Normal"/>
    <w:link w:val="HeaderChar"/>
    <w:uiPriority w:val="99"/>
    <w:unhideWhenUsed/>
    <w:rsid w:val="003F3B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3B00"/>
  </w:style>
  <w:style w:type="paragraph" w:styleId="Footer">
    <w:name w:val="footer"/>
    <w:basedOn w:val="Normal"/>
    <w:link w:val="FooterChar"/>
    <w:uiPriority w:val="99"/>
    <w:unhideWhenUsed/>
    <w:rsid w:val="003F3B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3B00"/>
  </w:style>
  <w:style w:type="paragraph" w:styleId="Bibliography">
    <w:name w:val="Bibliography"/>
    <w:basedOn w:val="Normal"/>
    <w:next w:val="Normal"/>
    <w:uiPriority w:val="37"/>
    <w:unhideWhenUsed/>
    <w:rsid w:val="00905826"/>
    <w:pPr>
      <w:spacing w:after="0" w:line="480" w:lineRule="auto"/>
      <w:ind w:left="720" w:hanging="720"/>
    </w:pPr>
  </w:style>
  <w:style w:type="paragraph" w:styleId="TOCHeading">
    <w:name w:val="TOC Heading"/>
    <w:basedOn w:val="Heading1"/>
    <w:next w:val="Normal"/>
    <w:uiPriority w:val="39"/>
    <w:unhideWhenUsed/>
    <w:qFormat/>
    <w:rsid w:val="001F5A4C"/>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1F5A4C"/>
    <w:pPr>
      <w:spacing w:after="100"/>
    </w:pPr>
  </w:style>
  <w:style w:type="paragraph" w:styleId="TOC2">
    <w:name w:val="toc 2"/>
    <w:basedOn w:val="Normal"/>
    <w:next w:val="Normal"/>
    <w:autoRedefine/>
    <w:uiPriority w:val="39"/>
    <w:unhideWhenUsed/>
    <w:rsid w:val="001F5A4C"/>
    <w:pPr>
      <w:spacing w:after="100"/>
      <w:ind w:left="220"/>
    </w:pPr>
  </w:style>
  <w:style w:type="paragraph" w:styleId="TOC3">
    <w:name w:val="toc 3"/>
    <w:basedOn w:val="Normal"/>
    <w:next w:val="Normal"/>
    <w:autoRedefine/>
    <w:uiPriority w:val="39"/>
    <w:unhideWhenUsed/>
    <w:rsid w:val="001F5A4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la.ac.uk/research/az/sipher/" TargetMode="Externa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gla.ac.uk/research/az/sipher/products/syntheticpopulation/" TargetMode="External"/><Relationship Id="rId17" Type="http://schemas.openxmlformats.org/officeDocument/2006/relationships/hyperlink" Target="https://greatermanchesterca-my.sharepoint.com/personal/elizabeth_finn_greatermanchester-ca_gov_uk/Documents/SIPHER/syntheticPopulation/technical_user_guideR3_clean.docx"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www.understandingsociety.ac.uk/"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greatermanchester-ca.gov.uk/media/6715/gmipr-evidence-update-reflections-report-digital-version.pdf"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https://www.understandingsociety.ac.uk/"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ons.gov.uk/census/2011census" TargetMode="External"/><Relationship Id="rId14" Type="http://schemas.openxmlformats.org/officeDocument/2006/relationships/hyperlink" Target="https://www.gla.ac.uk/research/az/sipher/products/syntheticpopulation/" TargetMode="External"/><Relationship Id="rId22" Type="http://schemas.openxmlformats.org/officeDocument/2006/relationships/image" Target="media/image7.png"/><Relationship Id="rId27" Type="http://schemas.openxmlformats.org/officeDocument/2006/relationships/hyperlink" Target="https://gbr01.safelinks.protection.outlook.com/?url=https%3A%2F%2Fsipherdashboard.sphsu.gla.ac.uk%2F&amp;data=05%7C02%7CElizabeth.Finn%40greatermanchester-ca.gov.uk%7C65b39b11ce284e46981d08dc9c34f472%7Ce8d8036ab5f94f3f9d36d7cd740299bb%7C0%7C0%7C638556998459132502%7CUnknown%7CTWFpbGZsb3d8eyJWIjoiMC4wLjAwMDAiLCJQIjoiV2luMzIiLCJBTiI6Ik1haWwiLCJXVCI6Mn0%3D%7C0%7C%7C%7C&amp;sdata=hZug2lVKSSlvVZOTDFh4K%2BKpqScJOhMca3ppb0ZVDT4%3D&amp;reserved=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42CED-124C-426B-AE0E-44900B760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2</Pages>
  <Words>4758</Words>
  <Characters>2712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Greater Manchester Combined Authority</Company>
  <LinksUpToDate>false</LinksUpToDate>
  <CharactersWithSpaces>3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Elizabeth</dc:creator>
  <cp:keywords/>
  <dc:description/>
  <cp:lastModifiedBy>Finn, Abi</cp:lastModifiedBy>
  <cp:revision>110</cp:revision>
  <dcterms:created xsi:type="dcterms:W3CDTF">2024-06-25T08:48:00Z</dcterms:created>
  <dcterms:modified xsi:type="dcterms:W3CDTF">2024-07-0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XiTTneh"/&gt;&lt;style id="http://www.zotero.org/styles/apa" locale="en-GB" hasBibliography="1" bibliographyStyleHasBeenSet="1"/&gt;&lt;prefs&gt;&lt;pref name="fieldType" value="Field"/&gt;&lt;/prefs&gt;&lt;/data&gt;</vt:lpwstr>
  </property>
</Properties>
</file>